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1DB851EA" w:rsidR="00B2161C" w:rsidRPr="0033109F" w:rsidRDefault="004B6826" w:rsidP="006A42F1">
      <w:r>
        <w:t>Colleen E. Reid</w:t>
      </w:r>
      <w:r w:rsidR="00B2161C" w:rsidRPr="0033109F">
        <w:rPr>
          <w:vertAlign w:val="superscript"/>
        </w:rPr>
        <w:t>1</w:t>
      </w:r>
      <w:r w:rsidR="00DF11EA">
        <w:rPr>
          <w:vertAlign w:val="superscript"/>
        </w:rPr>
        <w:t>,2,3</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432B51A1" w:rsidR="00B2161C" w:rsidRDefault="00B2161C" w:rsidP="006A42F1">
      <w:r w:rsidRPr="0033109F">
        <w:t>2.</w:t>
      </w:r>
      <w:r w:rsidR="004B6826">
        <w:t xml:space="preserve"> Earth Lab, Cooperative Institute for Research in Environmental Sciences, University of Colorado Boulder</w:t>
      </w:r>
    </w:p>
    <w:p w14:paraId="6FE75C3C" w14:textId="5D2329BB" w:rsidR="00DF11EA" w:rsidRPr="0033109F" w:rsidRDefault="00DF11EA" w:rsidP="006A42F1">
      <w:r>
        <w:t xml:space="preserve">3. Institute of </w:t>
      </w:r>
      <w:proofErr w:type="spellStart"/>
      <w:r>
        <w:t>Behavioral</w:t>
      </w:r>
      <w:proofErr w:type="spellEnd"/>
      <w:r>
        <w:t xml:space="preserve">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0"/>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0"/>
      <w:r w:rsidR="00635723">
        <w:rPr>
          <w:rStyle w:val="CommentReference"/>
        </w:rPr>
        <w:commentReference w:id="0"/>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1"/>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1"/>
      <w:r w:rsidR="00A75088">
        <w:rPr>
          <w:rStyle w:val="CommentReference"/>
        </w:rPr>
        <w:commentReference w:id="1"/>
      </w:r>
      <w:r>
        <w:rPr>
          <w:rFonts w:asciiTheme="minorHAnsi" w:hAnsiTheme="minorHAnsi" w:cstheme="minorHAnsi"/>
          <w:color w:val="000000"/>
        </w:rPr>
        <w:t xml:space="preserve">have been heavily impacted by wildfire smoke over this </w:t>
      </w:r>
      <w:proofErr w:type="gramStart"/>
      <w:r>
        <w:rPr>
          <w:rFonts w:asciiTheme="minorHAnsi" w:hAnsiTheme="minorHAnsi" w:cstheme="minorHAnsi"/>
          <w:color w:val="000000"/>
        </w:rPr>
        <w:t>time period</w:t>
      </w:r>
      <w:proofErr w:type="gramEnd"/>
      <w:r>
        <w:rPr>
          <w:rFonts w:asciiTheme="minorHAnsi" w:hAnsiTheme="minorHAnsi" w:cstheme="minorHAnsi"/>
          <w:color w:val="000000"/>
        </w:rPr>
        <w:t xml:space="preserve">.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435E7A">
        <w:rPr>
          <w:b/>
          <w:bCs/>
        </w:rPr>
        <w:t>We also encourage authors to include a figure that provides a schematic overview of the study and assay(s) design</w:t>
      </w:r>
      <w:r w:rsidR="00C658AC" w:rsidRPr="0033109F">
        <w:t xml:space="preserve">. </w:t>
      </w:r>
    </w:p>
    <w:p w14:paraId="40B9DBAA" w14:textId="352CDA48" w:rsidR="00A75088" w:rsidRDefault="00A75088" w:rsidP="006A42F1"/>
    <w:p w14:paraId="58EA96D0" w14:textId="5F2DB06A" w:rsidR="00A75088" w:rsidRDefault="00A75088" w:rsidP="00A75088">
      <w:r>
        <w:t xml:space="preserve">Fine particulate matter </w:t>
      </w:r>
      <w:r w:rsidR="002438A3" w:rsidRPr="002438A3">
        <w:t>PM</w:t>
      </w:r>
      <w:r w:rsidR="002438A3" w:rsidRPr="002438A3">
        <w:rPr>
          <w:vertAlign w:val="subscript"/>
        </w:rPr>
        <w:t>2.5</w:t>
      </w:r>
      <w:r w:rsidR="002438A3">
        <w:t xml:space="preserve"> </w:t>
      </w:r>
      <w:r>
        <w:t xml:space="preserve">air pollution is </w:t>
      </w:r>
      <w:r>
        <w:t>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840A62" w:rsidRPr="00DF11EA">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40A62" w:rsidRPr="00DF11EA">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40A62" w:rsidRPr="00DF11EA">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40A62" w:rsidRPr="00DF11EA">
        <w:rPr>
          <w:rFonts w:cs="Calibri"/>
          <w:szCs w:val="24"/>
          <w:vertAlign w:val="superscript"/>
        </w:rPr>
        <w:t>5</w:t>
      </w:r>
      <w:r w:rsidR="008D66F2">
        <w:fldChar w:fldCharType="end"/>
      </w:r>
      <w:r>
        <w:t xml:space="preserve">. Although </w:t>
      </w:r>
      <w:r w:rsidR="002438A3">
        <w:t>PM</w:t>
      </w:r>
      <w:r w:rsidR="002438A3" w:rsidRPr="00937C05">
        <w:rPr>
          <w:vertAlign w:val="subscript"/>
        </w:rPr>
        <w:t>2.5</w:t>
      </w:r>
      <w:r>
        <w:t xml:space="preserve"> concentrations have been declining in many parts of the United States due to policies to limit emissions of air </w:t>
      </w:r>
      <w:r>
        <w:lastRenderedPageBreak/>
        <w:t>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40A62" w:rsidRPr="00DF11EA">
        <w:rPr>
          <w:rFonts w:cs="Calibri"/>
          <w:szCs w:val="24"/>
          <w:vertAlign w:val="superscript"/>
        </w:rPr>
        <w:t>6</w:t>
      </w:r>
      <w:r w:rsidR="008D66F2">
        <w:fldChar w:fldCharType="end"/>
      </w:r>
      <w:r>
        <w:t xml:space="preserve">, </w:t>
      </w:r>
      <w:r w:rsidR="002438A3">
        <w:t>PM</w:t>
      </w:r>
      <w:r w:rsidR="002438A3" w:rsidRPr="00937C05">
        <w:rPr>
          <w:vertAlign w:val="subscript"/>
        </w:rPr>
        <w:t>2.5</w:t>
      </w:r>
      <w:r>
        <w:t xml:space="preserve"> levels have been increasing in parts of the western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40A62" w:rsidRPr="00DF11EA">
        <w:rPr>
          <w:rFonts w:cs="Calibri"/>
          <w:szCs w:val="24"/>
          <w:vertAlign w:val="superscript"/>
        </w:rPr>
        <w:t>7</w:t>
      </w:r>
      <w:r w:rsidR="008D66F2">
        <w:fldChar w:fldCharType="end"/>
      </w:r>
      <w:r>
        <w:t>. This increase 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840A62" w:rsidRPr="00DF11EA">
        <w:rPr>
          <w:rFonts w:cs="Calibri"/>
          <w:szCs w:val="24"/>
          <w:vertAlign w:val="superscript"/>
        </w:rPr>
        <w:t>7,8</w:t>
      </w:r>
      <w:r w:rsidR="000B0412">
        <w:fldChar w:fldCharType="end"/>
      </w:r>
      <w:r>
        <w:t xml:space="preserve">, which can cause </w:t>
      </w:r>
      <w:r w:rsidR="002438A3">
        <w:t>PM</w:t>
      </w:r>
      <w:r w:rsidR="002438A3" w:rsidRPr="00937C05">
        <w:rPr>
          <w:vertAlign w:val="subscript"/>
        </w:rPr>
        <w:t>2.5</w:t>
      </w:r>
      <w:r>
        <w:t xml:space="preserve"> concentrations that are several times higher than the Environmental Protection Agency's (EPA’s) daily </w:t>
      </w:r>
      <w:r w:rsidR="002438A3">
        <w:t>PM</w:t>
      </w:r>
      <w:r w:rsidR="002438A3" w:rsidRPr="00937C05">
        <w:rPr>
          <w:vertAlign w:val="subscript"/>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840A62" w:rsidRPr="00DF11EA">
        <w:rPr>
          <w:rFonts w:cs="Calibri"/>
          <w:szCs w:val="24"/>
          <w:vertAlign w:val="superscript"/>
        </w:rPr>
        <w:t>9</w:t>
      </w:r>
      <w:r w:rsidR="000B0412">
        <w:fldChar w:fldCharType="end"/>
      </w:r>
      <w:r>
        <w:t xml:space="preserve">. </w:t>
      </w:r>
    </w:p>
    <w:p w14:paraId="3AA89A8E" w14:textId="77777777" w:rsidR="00A75088" w:rsidRDefault="00A75088" w:rsidP="00A75088"/>
    <w:p w14:paraId="713E1020" w14:textId="7FE5511E" w:rsidR="00A75088" w:rsidRDefault="00A75088" w:rsidP="00A75088">
      <w:r>
        <w:t xml:space="preserve">Estimates of </w:t>
      </w:r>
      <w:r w:rsidR="002438A3">
        <w:t>PM</w:t>
      </w:r>
      <w:r w:rsidR="002438A3" w:rsidRPr="00937C05">
        <w:rPr>
          <w:vertAlign w:val="subscript"/>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w:t>
      </w:r>
      <w:r w:rsidR="00435E7A">
        <w:t>most US counties do not contain a regulatory air pollution monitor.</w:t>
      </w:r>
      <w:r w:rsidR="00435E7A">
        <w:fldChar w:fldCharType="begin"/>
      </w:r>
      <w:r w:rsidR="00435E7A">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435E7A">
        <w:fldChar w:fldCharType="separate"/>
      </w:r>
      <w:r w:rsidR="00435E7A" w:rsidRPr="00DF11EA">
        <w:rPr>
          <w:rFonts w:cs="Calibri"/>
          <w:szCs w:val="24"/>
          <w:vertAlign w:val="superscript"/>
        </w:rPr>
        <w:t>10</w:t>
      </w:r>
      <w:r w:rsidR="00435E7A">
        <w:fldChar w:fldCharType="end"/>
      </w:r>
      <w:r w:rsidR="00435E7A">
        <w:t xml:space="preserve"> There is therefore not</w:t>
      </w:r>
      <w:r>
        <w:t xml:space="preserve"> enough </w:t>
      </w:r>
      <w:r w:rsidR="00435E7A">
        <w:t xml:space="preserve">temporal </w:t>
      </w:r>
      <w:r w:rsidR="00435E7A">
        <w:t xml:space="preserve">and </w:t>
      </w:r>
      <w:r>
        <w:t xml:space="preserve">spatial coverage </w:t>
      </w:r>
      <w:r w:rsidR="00435E7A">
        <w:t xml:space="preserve">from FRM monitors </w:t>
      </w:r>
      <w:r>
        <w:t xml:space="preserve">to obtain a good estimate of the air pollution exposures where every person lives. </w:t>
      </w:r>
      <w:commentRangeStart w:id="2"/>
      <w:r>
        <w:t>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840A62" w:rsidRPr="00DF11EA">
        <w:rPr>
          <w:rFonts w:cs="Calibri"/>
          <w:szCs w:val="24"/>
          <w:vertAlign w:val="superscript"/>
        </w:rPr>
        <w:t>11</w:t>
      </w:r>
      <w:r w:rsidR="00F8416D">
        <w:fldChar w:fldCharType="end"/>
      </w:r>
      <w:r>
        <w:t>.</w:t>
      </w:r>
      <w:commentRangeEnd w:id="2"/>
      <w:r w:rsidR="00435E7A">
        <w:rPr>
          <w:rStyle w:val="CommentReference"/>
        </w:rPr>
        <w:commentReference w:id="2"/>
      </w:r>
    </w:p>
    <w:p w14:paraId="74FD93F5" w14:textId="77777777" w:rsidR="00A75088" w:rsidRDefault="00A75088" w:rsidP="00A75088"/>
    <w:p w14:paraId="3F22136B" w14:textId="3861B4F2" w:rsidR="00A75088" w:rsidRDefault="00A75088" w:rsidP="00A75088">
      <w:r>
        <w:t xml:space="preserve">To improve population exposure assessment of </w:t>
      </w:r>
      <w:r w:rsidR="002438A3">
        <w:t>PM</w:t>
      </w:r>
      <w:r w:rsidR="002438A3" w:rsidRPr="00937C05">
        <w:rPr>
          <w:vertAlign w:val="subscript"/>
        </w:rPr>
        <w:t>2.5</w:t>
      </w:r>
      <w:r>
        <w:t xml:space="preserve">, researchers have increasingly been using methods to estimate </w:t>
      </w:r>
      <w:r w:rsidR="002438A3">
        <w:t>PM</w:t>
      </w:r>
      <w:r w:rsidR="002438A3" w:rsidRPr="00937C05">
        <w:rPr>
          <w:vertAlign w:val="subscript"/>
        </w:rPr>
        <w:t>2.5</w:t>
      </w:r>
      <w:r>
        <w:t xml:space="preserve"> exposures in the temporal and spatial gaps between regulatory monitoring data using data from satellites (such as aerosol optical depth (AOD) or polygons of smoke plumes or air pollution </w:t>
      </w:r>
      <w:commentRangeStart w:id="3"/>
      <w:r>
        <w:t>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840A62" w:rsidRPr="00DF11EA">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937C05">
        <w:rPr>
          <w:vertAlign w:val="subscript"/>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840A62" w:rsidRPr="00DF11EA">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840A62" w:rsidRPr="00DF11EA">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840A62" w:rsidRPr="00DF11EA">
        <w:rPr>
          <w:rFonts w:cs="Calibri"/>
          <w:szCs w:val="24"/>
          <w:vertAlign w:val="superscript"/>
        </w:rPr>
        <w:t>15–18</w:t>
      </w:r>
      <w:r w:rsidR="0093677E">
        <w:fldChar w:fldCharType="end"/>
      </w:r>
      <w:r>
        <w:t xml:space="preserve">. </w:t>
      </w:r>
      <w:commentRangeEnd w:id="3"/>
      <w:r w:rsidR="0047374C">
        <w:rPr>
          <w:rStyle w:val="CommentReference"/>
        </w:rPr>
        <w:commentReference w:id="3"/>
      </w:r>
    </w:p>
    <w:p w14:paraId="194FBBA0" w14:textId="77777777" w:rsidR="00A75088" w:rsidRDefault="00A75088" w:rsidP="00A75088"/>
    <w:p w14:paraId="0749760A" w14:textId="7C3D05B2" w:rsidR="00A75088" w:rsidRDefault="00A75088" w:rsidP="00A75088">
      <w:r>
        <w:t xml:space="preserve">Machine learning methods train </w:t>
      </w:r>
      <w:r>
        <w:t xml:space="preserve">large auxiliary datasets, often including satellite AOD, meteorological data, chemical transport model output, and land cover and land use data to provide optimal estimates of </w:t>
      </w:r>
      <w:r w:rsidR="002438A3">
        <w:t>PM</w:t>
      </w:r>
      <w:r w:rsidR="002438A3" w:rsidRPr="00937C05">
        <w:rPr>
          <w:vertAlign w:val="subscript"/>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840A62" w:rsidRPr="00DF11EA">
        <w:rPr>
          <w:rFonts w:cs="Calibri"/>
          <w:szCs w:val="24"/>
          <w:vertAlign w:val="superscript"/>
        </w:rPr>
        <w:t>19</w:t>
      </w:r>
      <w:r w:rsidR="0093677E">
        <w:fldChar w:fldCharType="end"/>
      </w:r>
      <w:r>
        <w:t>. Some epidemiological questions can only be addressed in longitudinal studies with large sample sizes. Exposure models with large spatial and temporal domains will help enable such studies. Within the US</w:t>
      </w:r>
      <w:commentRangeStart w:id="4"/>
      <w:r>
        <w:t xml:space="preserve">, Di et al. </w:t>
      </w:r>
      <w:r w:rsidR="0093677E">
        <w:t>(2016; 2019)</w:t>
      </w:r>
      <w:r w:rsidR="008551AE">
        <w:fldChar w:fldCharType="begin"/>
      </w:r>
      <w:r w:rsidR="008551AE">
        <w:instrText xml:space="preserve"> ADDIN ZOTERO_ITEM CSL_CITATION {"citationID":"1FfIcf6D","properties":{"formattedCitation":"\\super 16,17\\nosupersub{}","plainCitation":"16,17","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8551AE">
        <w:fldChar w:fldCharType="separate"/>
      </w:r>
      <w:r w:rsidR="00840A62" w:rsidRPr="00DF11EA">
        <w:rPr>
          <w:rFonts w:cs="Calibri"/>
          <w:szCs w:val="24"/>
          <w:vertAlign w:val="superscript"/>
        </w:rPr>
        <w:t>16,17</w:t>
      </w:r>
      <w:r w:rsidR="008551AE">
        <w:fldChar w:fldCharType="end"/>
      </w:r>
      <w:r>
        <w:t xml:space="preserve"> and Hu et al. </w:t>
      </w:r>
      <w:r w:rsidR="0093677E">
        <w:t>(2017)</w:t>
      </w:r>
      <w:r w:rsidR="008551AE">
        <w:fldChar w:fldCharType="begin"/>
      </w:r>
      <w:r w:rsidR="008551AE">
        <w:instrText xml:space="preserve"> ADDIN ZOTERO_ITEM CSL_CITATION {"citationID":"bnE289sW","properties":{"formattedCitation":"\\super 18\\nosupersub{}","plainCitation":"18","noteIndex":0},"citationItems":[{"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8551AE">
        <w:rPr>
          <w:rFonts w:ascii="Cambria Math" w:hAnsi="Cambria Math" w:cs="Cambria Math"/>
        </w:rPr>
        <w:instrText>∼</w:instrText>
      </w:r>
      <w:r w:rsidR="008551AE">
        <w:instrText xml:space="preserve">0.02 and </w:instrText>
      </w:r>
      <w:r w:rsidR="008551AE">
        <w:rPr>
          <w:rFonts w:ascii="Cambria Math" w:hAnsi="Cambria Math" w:cs="Cambria Math"/>
        </w:rPr>
        <w:instrText>∼</w:instrText>
      </w:r>
      <w:r w:rsidR="008551A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8551AE">
        <w:fldChar w:fldCharType="separate"/>
      </w:r>
      <w:r w:rsidR="00840A62" w:rsidRPr="00DF11EA">
        <w:rPr>
          <w:rFonts w:cs="Calibri"/>
          <w:szCs w:val="24"/>
          <w:vertAlign w:val="superscript"/>
        </w:rPr>
        <w:t>18</w:t>
      </w:r>
      <w:r w:rsidR="008551AE">
        <w:fldChar w:fldCharType="end"/>
      </w:r>
      <w:r w:rsidR="0093677E">
        <w:t xml:space="preserve"> </w:t>
      </w:r>
      <w:r>
        <w:t xml:space="preserve">have separately used machine learning algorithms to create fine-resolution daily </w:t>
      </w:r>
      <w:r w:rsidR="002438A3">
        <w:t>PM</w:t>
      </w:r>
      <w:r w:rsidR="002438A3" w:rsidRPr="008551AE">
        <w:rPr>
          <w:vertAlign w:val="subscript"/>
        </w:rPr>
        <w:t>2.5</w:t>
      </w:r>
      <w:r>
        <w:t xml:space="preserve"> estimates for the continental US. These models, however, have </w:t>
      </w:r>
      <w:commentRangeEnd w:id="4"/>
      <w:r w:rsidR="0047374C">
        <w:rPr>
          <w:rStyle w:val="CommentReference"/>
        </w:rPr>
        <w:commentReference w:id="4"/>
      </w:r>
      <w:r>
        <w:t>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840A62" w:rsidRPr="00DF11EA">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840A62" w:rsidRPr="00DF11EA">
        <w:rPr>
          <w:rFonts w:cs="Calibri"/>
          <w:szCs w:val="24"/>
          <w:vertAlign w:val="superscript"/>
        </w:rPr>
        <w:t>17</w:t>
      </w:r>
      <w:r w:rsidR="0093677E">
        <w:fldChar w:fldCharType="end"/>
      </w:r>
      <w:r>
        <w:t xml:space="preserve"> compared to the rest of the country. Given the increasing trends in </w:t>
      </w:r>
      <w:r w:rsidR="002438A3">
        <w:t>PM</w:t>
      </w:r>
      <w:r w:rsidR="002438A3" w:rsidRPr="008551AE">
        <w:rPr>
          <w:vertAlign w:val="subscript"/>
        </w:rPr>
        <w:t>2.5</w:t>
      </w:r>
      <w:r>
        <w:t xml:space="preserve"> concentrations in parts of the western US and the importance of wildfires as a source of </w:t>
      </w:r>
      <w:r w:rsidR="002438A3">
        <w:t>PM</w:t>
      </w:r>
      <w:r w:rsidR="002438A3" w:rsidRPr="008551AE">
        <w:rPr>
          <w:vertAlign w:val="subscript"/>
        </w:rPr>
        <w:t>2.5</w:t>
      </w:r>
      <w:r>
        <w:t xml:space="preserve"> there, it is important to have a model that is tailored to this region to capture the variability in </w:t>
      </w:r>
      <w:r w:rsidR="002438A3">
        <w:t>PM</w:t>
      </w:r>
      <w:r w:rsidR="002438A3" w:rsidRPr="008551AE">
        <w:rPr>
          <w:vertAlign w:val="subscript"/>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8551AE">
        <w:rPr>
          <w:vertAlign w:val="subscript"/>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8551AE">
        <w:rPr>
          <w:vertAlign w:val="subscript"/>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8551AE">
        <w:rPr>
          <w:vertAlign w:val="subscript"/>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8551AE">
        <w:rPr>
          <w:vertAlign w:val="subscript"/>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8551AE">
        <w:rPr>
          <w:vertAlign w:val="subscript"/>
        </w:rPr>
        <w:t>2.5</w:t>
      </w:r>
      <w:r>
        <w:t xml:space="preserve"> concentrations.</w:t>
      </w:r>
    </w:p>
    <w:p w14:paraId="71776DE4" w14:textId="77777777" w:rsidR="00A75088" w:rsidRDefault="00A75088" w:rsidP="00A75088"/>
    <w:p w14:paraId="02FC8B2C" w14:textId="045C864B" w:rsidR="00DD66D7" w:rsidRDefault="008551AE" w:rsidP="00A75088">
      <w:r>
        <w:lastRenderedPageBreak/>
        <w:t>Figure 1: PM</w:t>
      </w:r>
      <w:r w:rsidRPr="00DF11EA">
        <w:rPr>
          <w:vertAlign w:val="subscript"/>
        </w:rPr>
        <w:t>2.5</w:t>
      </w:r>
      <w:r>
        <w:t xml:space="preserve"> Monitoring Locations by Source of Monitoring Data</w:t>
      </w:r>
    </w:p>
    <w:p w14:paraId="5EB59C37" w14:textId="5B1456E8" w:rsidR="008551AE" w:rsidRDefault="008551AE" w:rsidP="00A75088"/>
    <w:p w14:paraId="3656DE72" w14:textId="04FF99AC" w:rsidR="008551AE" w:rsidRDefault="008551AE" w:rsidP="00A75088">
      <w:r>
        <w:rPr>
          <w:noProof/>
        </w:rPr>
        <w:drawing>
          <wp:inline distT="0" distB="0" distL="0" distR="0" wp14:anchorId="09A2767F" wp14:editId="62F56D8F">
            <wp:extent cx="5292090" cy="2749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2749550"/>
                    </a:xfrm>
                    <a:prstGeom prst="rect">
                      <a:avLst/>
                    </a:prstGeom>
                    <a:noFill/>
                    <a:ln>
                      <a:noFill/>
                    </a:ln>
                  </pic:spPr>
                </pic:pic>
              </a:graphicData>
            </a:graphic>
          </wp:inline>
        </w:drawing>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5"/>
      <w:commentRangeStart w:id="6"/>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5"/>
      <w:r>
        <w:rPr>
          <w:rStyle w:val="CommentReference"/>
        </w:rPr>
        <w:commentReference w:id="5"/>
      </w:r>
      <w:commentRangeEnd w:id="6"/>
      <w:r w:rsidR="0067033A">
        <w:rPr>
          <w:rStyle w:val="CommentReference"/>
        </w:rPr>
        <w:commentReference w:id="6"/>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5"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5092AD73"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values from monitoring stations from a variety of sources </w:t>
      </w:r>
      <w:commentRangeStart w:id="7"/>
      <w:commentRangeStart w:id="8"/>
      <w:r w:rsidRPr="00FE29DF">
        <w:rPr>
          <w:rFonts w:asciiTheme="minorHAnsi" w:hAnsiTheme="minorHAnsi" w:cstheme="minorHAnsi"/>
          <w:color w:val="000000"/>
        </w:rPr>
        <w:t>(</w:t>
      </w:r>
      <w:commentRangeStart w:id="9"/>
      <w:ins w:id="10" w:author="Melissa Maestas" w:date="2020-05-06T12:54:00Z">
        <w:r w:rsidR="00E45530">
          <w:rPr>
            <w:rFonts w:asciiTheme="minorHAnsi" w:hAnsiTheme="minorHAnsi" w:cstheme="minorHAnsi"/>
            <w:color w:val="000000"/>
          </w:rPr>
          <w:t>EPA</w:t>
        </w:r>
      </w:ins>
      <w:commentRangeEnd w:id="9"/>
      <w:ins w:id="11" w:author="Melissa Maestas" w:date="2020-05-06T12:55:00Z">
        <w:r w:rsidR="00E45530">
          <w:rPr>
            <w:rStyle w:val="CommentReference"/>
          </w:rPr>
          <w:commentReference w:id="9"/>
        </w:r>
      </w:ins>
      <w:ins w:id="12" w:author="Melissa Maestas" w:date="2020-05-06T12:54:00Z">
        <w:r w:rsidR="00E45530">
          <w:rPr>
            <w:rFonts w:asciiTheme="minorHAnsi" w:hAnsiTheme="minorHAnsi" w:cstheme="minorHAnsi"/>
            <w:color w:val="000000"/>
          </w:rPr>
          <w:t xml:space="preserve">, </w:t>
        </w:r>
      </w:ins>
      <w:commentRangeStart w:id="13"/>
      <w:del w:id="14"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15" w:author="Melissa Maestas" w:date="2020-05-06T12:47:00Z">
        <w:r w:rsidR="00D6019A">
          <w:rPr>
            <w:rFonts w:asciiTheme="minorHAnsi" w:hAnsiTheme="minorHAnsi" w:cstheme="minorHAnsi"/>
            <w:color w:val="000000"/>
          </w:rPr>
          <w:t>California Air Resources Board</w:t>
        </w:r>
      </w:ins>
      <w:ins w:id="16" w:author="Melissa Maestas" w:date="2020-05-06T12:48:00Z">
        <w:r w:rsidR="00D6019A">
          <w:rPr>
            <w:rFonts w:asciiTheme="minorHAnsi" w:hAnsiTheme="minorHAnsi" w:cstheme="minorHAnsi"/>
            <w:color w:val="000000"/>
          </w:rPr>
          <w:t xml:space="preserve"> (stationary and mobile monitoring network)</w:t>
        </w:r>
      </w:ins>
      <w:commentRangeEnd w:id="13"/>
      <w:ins w:id="17" w:author="Melissa Maestas" w:date="2020-05-06T12:56:00Z">
        <w:r w:rsidR="00E45530">
          <w:rPr>
            <w:rStyle w:val="CommentReference"/>
          </w:rPr>
          <w:commentReference w:id="13"/>
        </w:r>
      </w:ins>
      <w:ins w:id="18" w:author="Melissa Maestas" w:date="2020-05-06T12:48:00Z">
        <w:r w:rsidR="00D6019A">
          <w:rPr>
            <w:rFonts w:asciiTheme="minorHAnsi" w:hAnsiTheme="minorHAnsi" w:cstheme="minorHAnsi"/>
            <w:color w:val="000000"/>
          </w:rPr>
          <w:t xml:space="preserve">, </w:t>
        </w:r>
      </w:ins>
      <w:commentRangeStart w:id="19"/>
      <w:ins w:id="20" w:author="Melissa Maestas" w:date="2020-05-06T18:42:00Z">
        <w:r w:rsidR="00F01B40">
          <w:rPr>
            <w:rFonts w:asciiTheme="minorHAnsi" w:hAnsiTheme="minorHAnsi" w:cstheme="minorHAnsi"/>
            <w:color w:val="000000"/>
          </w:rPr>
          <w:t>Federal Land Manager Environmental Database</w:t>
        </w:r>
        <w:commentRangeEnd w:id="19"/>
        <w:r w:rsidR="00F01B40">
          <w:rPr>
            <w:rStyle w:val="CommentReference"/>
          </w:rPr>
          <w:commentReference w:id="19"/>
        </w:r>
      </w:ins>
      <w:ins w:id="21" w:author="Melissa Maestas" w:date="2020-05-06T18:44:00Z">
        <w:r w:rsidR="00F01B40">
          <w:rPr>
            <w:rFonts w:asciiTheme="minorHAnsi" w:hAnsiTheme="minorHAnsi" w:cstheme="minorHAnsi"/>
            <w:color w:val="000000"/>
          </w:rPr>
          <w:t xml:space="preserve">, </w:t>
        </w:r>
        <w:commentRangeStart w:id="22"/>
        <w:r w:rsidR="00F01B40">
          <w:rPr>
            <w:rFonts w:asciiTheme="minorHAnsi" w:hAnsiTheme="minorHAnsi" w:cstheme="minorHAnsi"/>
            <w:color w:val="000000"/>
          </w:rPr>
          <w:t>Fire Cache Smoke Monitor Archive</w:t>
        </w:r>
        <w:commentRangeEnd w:id="22"/>
        <w:r w:rsidR="00F01B40">
          <w:rPr>
            <w:rStyle w:val="CommentReference"/>
          </w:rPr>
          <w:commentReference w:id="22"/>
        </w:r>
      </w:ins>
      <w:ins w:id="23" w:author="Melissa Maestas" w:date="2020-05-06T18:45:00Z">
        <w:r w:rsidR="00F01B40">
          <w:rPr>
            <w:rFonts w:asciiTheme="minorHAnsi" w:hAnsiTheme="minorHAnsi" w:cstheme="minorHAnsi"/>
            <w:color w:val="000000"/>
          </w:rPr>
          <w:t xml:space="preserve">, </w:t>
        </w:r>
        <w:commentRangeStart w:id="24"/>
        <w:r w:rsidR="00F01B40">
          <w:rPr>
            <w:rFonts w:asciiTheme="minorHAnsi" w:hAnsiTheme="minorHAnsi" w:cstheme="minorHAnsi"/>
            <w:color w:val="000000"/>
          </w:rPr>
          <w:t>IMPROVE Network</w:t>
        </w:r>
      </w:ins>
      <w:commentRangeEnd w:id="24"/>
      <w:ins w:id="25" w:author="Melissa Maestas" w:date="2020-05-06T18:46:00Z">
        <w:r w:rsidR="00F01B40">
          <w:rPr>
            <w:rStyle w:val="CommentReference"/>
          </w:rPr>
          <w:commentReference w:id="24"/>
        </w:r>
      </w:ins>
      <w:ins w:id="26" w:author="Melissa Maestas" w:date="2020-05-06T19:21:00Z">
        <w:r w:rsidR="00196421">
          <w:rPr>
            <w:rFonts w:asciiTheme="minorHAnsi" w:hAnsiTheme="minorHAnsi" w:cstheme="minorHAnsi"/>
            <w:color w:val="000000"/>
          </w:rPr>
          <w:t xml:space="preserve">, </w:t>
        </w:r>
        <w:commentRangeStart w:id="27"/>
        <w:r w:rsidR="00196421">
          <w:rPr>
            <w:rFonts w:asciiTheme="minorHAnsi" w:hAnsiTheme="minorHAnsi" w:cstheme="minorHAnsi"/>
            <w:color w:val="000000"/>
          </w:rPr>
          <w:t>Utah State University</w:t>
        </w:r>
        <w:commentRangeEnd w:id="27"/>
        <w:r w:rsidR="00A25794">
          <w:rPr>
            <w:rStyle w:val="CommentReference"/>
          </w:rPr>
          <w:commentReference w:id="27"/>
        </w:r>
      </w:ins>
      <w:ins w:id="28" w:author="Melissa Maestas" w:date="2020-05-06T19:25:00Z">
        <w:r w:rsidR="00A25794">
          <w:rPr>
            <w:rFonts w:asciiTheme="minorHAnsi" w:hAnsiTheme="minorHAnsi" w:cstheme="minorHAnsi"/>
            <w:color w:val="000000"/>
          </w:rPr>
          <w:t>,</w:t>
        </w:r>
      </w:ins>
      <w:ins w:id="29" w:author="Melissa Maestas" w:date="2020-05-06T19:26:00Z">
        <w:r w:rsidR="00A25794">
          <w:rPr>
            <w:rFonts w:asciiTheme="minorHAnsi" w:hAnsiTheme="minorHAnsi" w:cstheme="minorHAnsi"/>
            <w:color w:val="000000"/>
          </w:rPr>
          <w:t xml:space="preserve"> </w:t>
        </w:r>
        <w:commentRangeStart w:id="30"/>
        <w:r w:rsidR="00A25794">
          <w:rPr>
            <w:rFonts w:asciiTheme="minorHAnsi" w:hAnsiTheme="minorHAnsi" w:cstheme="minorHAnsi"/>
            <w:color w:val="000000"/>
          </w:rPr>
          <w:t>Utah Department of Environmental Quality</w:t>
        </w:r>
      </w:ins>
      <w:commentRangeEnd w:id="30"/>
      <w:ins w:id="31" w:author="Melissa Maestas" w:date="2020-05-06T19:27:00Z">
        <w:r w:rsidR="00A25794">
          <w:rPr>
            <w:rStyle w:val="CommentReference"/>
          </w:rPr>
          <w:commentReference w:id="30"/>
        </w:r>
        <w:r w:rsidR="00A25794">
          <w:rPr>
            <w:rFonts w:asciiTheme="minorHAnsi" w:hAnsiTheme="minorHAnsi" w:cstheme="minorHAnsi"/>
            <w:color w:val="000000"/>
          </w:rPr>
          <w:t xml:space="preserve">, and the </w:t>
        </w:r>
        <w:commentRangeStart w:id="32"/>
        <w:r w:rsidR="00A25794">
          <w:rPr>
            <w:rFonts w:asciiTheme="minorHAnsi" w:hAnsiTheme="minorHAnsi" w:cstheme="minorHAnsi"/>
            <w:color w:val="000000"/>
          </w:rPr>
          <w:t>University of Utah</w:t>
        </w:r>
      </w:ins>
      <w:commentRangeEnd w:id="32"/>
      <w:ins w:id="33" w:author="Melissa Maestas" w:date="2020-05-06T19:28:00Z">
        <w:r w:rsidR="00A25794">
          <w:rPr>
            <w:rStyle w:val="CommentReference"/>
          </w:rPr>
          <w:commentReference w:id="32"/>
        </w:r>
      </w:ins>
      <w:r w:rsidRPr="00FE29DF">
        <w:rPr>
          <w:rFonts w:asciiTheme="minorHAnsi" w:hAnsiTheme="minorHAnsi" w:cstheme="minorHAnsi"/>
          <w:color w:val="000000"/>
        </w:rPr>
        <w:t xml:space="preserve">). </w:t>
      </w:r>
      <w:commentRangeEnd w:id="7"/>
      <w:r w:rsidR="00DD66D7">
        <w:rPr>
          <w:rStyle w:val="CommentReference"/>
        </w:rPr>
        <w:commentReference w:id="7"/>
      </w:r>
      <w:commentRangeEnd w:id="8"/>
      <w:r w:rsidR="00D6019A">
        <w:rPr>
          <w:rStyle w:val="CommentReference"/>
        </w:rPr>
        <w:commentReference w:id="8"/>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4"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w:t>
      </w:r>
      <w:r w:rsidRPr="00FE29DF">
        <w:rPr>
          <w:rFonts w:asciiTheme="minorHAnsi" w:hAnsiTheme="minorHAnsi" w:cstheme="minorHAnsi"/>
          <w:color w:val="000000"/>
        </w:rPr>
        <w:lastRenderedPageBreak/>
        <w:t xml:space="preserve">meters, dew point temperature at 2 meters, U- </w:t>
      </w:r>
      <w:r w:rsidR="008551AE">
        <w:rPr>
          <w:rFonts w:asciiTheme="minorHAnsi" w:hAnsiTheme="minorHAnsi" w:cstheme="minorHAnsi"/>
          <w:color w:val="000000"/>
        </w:rPr>
        <w:t xml:space="preserve">(east-west) </w:t>
      </w:r>
      <w:r w:rsidRPr="00FE29DF">
        <w:rPr>
          <w:rFonts w:asciiTheme="minorHAnsi" w:hAnsiTheme="minorHAnsi" w:cstheme="minorHAnsi"/>
          <w:color w:val="000000"/>
        </w:rPr>
        <w:t>and V-</w:t>
      </w:r>
      <w:r w:rsidR="008551AE">
        <w:rPr>
          <w:rFonts w:asciiTheme="minorHAnsi" w:hAnsiTheme="minorHAnsi" w:cstheme="minorHAnsi"/>
          <w:color w:val="000000"/>
        </w:rPr>
        <w:t xml:space="preserve"> (north-south)</w:t>
      </w:r>
      <w:r w:rsidRPr="00FE29DF">
        <w:rPr>
          <w:rFonts w:asciiTheme="minorHAnsi" w:hAnsiTheme="minorHAnsi" w:cstheme="minorHAnsi"/>
          <w:color w:val="000000"/>
        </w:rPr>
        <w:t xml:space="preserve"> components of wind speed at 10 meters, surface pressure, pressure reduced to mean sea level, and </w:t>
      </w:r>
      <w:r w:rsidR="008551AE">
        <w:t>vertical wind velocity at an altitude of 850 mb</w:t>
      </w:r>
      <w:r w:rsidR="008551AE" w:rsidRPr="00FE29DF">
        <w:rPr>
          <w:rFonts w:asciiTheme="minorHAnsi" w:hAnsiTheme="minorHAnsi" w:cstheme="minorHAnsi"/>
          <w:color w:val="000000"/>
          <w:shd w:val="clear" w:color="auto" w:fill="FFFFFF"/>
        </w:rPr>
        <w:t xml:space="preserve"> </w:t>
      </w:r>
      <w:r w:rsidRPr="00FE29DF">
        <w:rPr>
          <w:rFonts w:asciiTheme="minorHAnsi" w:hAnsiTheme="minorHAnsi" w:cstheme="minorHAnsi"/>
          <w:color w:val="000000"/>
          <w:shd w:val="clear" w:color="auto" w:fill="FFFFFF"/>
        </w:rPr>
        <w:t>and</w:t>
      </w:r>
      <w:r w:rsidR="008551AE" w:rsidRPr="008551AE">
        <w:t xml:space="preserve"> </w:t>
      </w:r>
      <w:r w:rsidR="008551AE">
        <w:t>vertical wind velocity at an altitude of 700 mb</w:t>
      </w:r>
      <w:r w:rsidR="008551AE">
        <w:rPr>
          <w:rFonts w:asciiTheme="minorHAnsi" w:hAnsiTheme="minorHAnsi" w:cstheme="minorHAnsi"/>
          <w:color w:val="000000"/>
          <w:shd w:val="clear" w:color="auto" w:fill="FFFFFF"/>
        </w:rPr>
        <w:t>.</w:t>
      </w:r>
      <w:r w:rsidR="008551AE" w:rsidRPr="00FE29DF" w:rsidDel="008551AE">
        <w:rPr>
          <w:rFonts w:asciiTheme="minorHAnsi" w:hAnsiTheme="minorHAnsi" w:cstheme="minorHAnsi"/>
          <w:color w:val="000000"/>
          <w:shd w:val="clear" w:color="auto" w:fill="FFFFFF"/>
        </w:rPr>
        <w:t xml:space="preserve"> </w:t>
      </w:r>
    </w:p>
    <w:p w14:paraId="44337CAF" w14:textId="77777777" w:rsidR="00A75088" w:rsidRPr="00FE29DF" w:rsidRDefault="00A75088" w:rsidP="008551AE">
      <w:pPr>
        <w:pStyle w:val="NormalWeb"/>
        <w:spacing w:before="0" w:beforeAutospacing="0" w:after="0" w:afterAutospacing="0"/>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8551AE">
        <w:rPr>
          <w:rFonts w:cstheme="minorHAnsi"/>
          <w:color w:val="000000"/>
          <w:vertAlign w:val="subscript"/>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data within our spatial and temporal </w:t>
      </w:r>
      <w:commentRangeStart w:id="35"/>
      <w:r w:rsidRPr="00FE29DF">
        <w:rPr>
          <w:rFonts w:cstheme="minorHAnsi"/>
          <w:color w:val="000000"/>
        </w:rPr>
        <w:t xml:space="preserve">study area as we could find. We downloade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35"/>
      <w:r w:rsidR="00DC40C2">
        <w:rPr>
          <w:rStyle w:val="CommentReference"/>
        </w:rPr>
        <w:commentReference w:id="35"/>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0E8598E1"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California Air Resources Board and the Utah Department of Environmental Quality. </w:t>
      </w:r>
      <w:r w:rsidR="008551AE">
        <w:t>Any data that was repeated from multiple sources was de-duplicated.</w:t>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50A95227"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ins w:id="36" w:author="Colleen Reid" w:date="2020-05-24T21:01:00Z">
        <w:r w:rsidR="00840A62" w:rsidRPr="00840A62">
          <w:rPr>
            <w:rFonts w:cs="Calibri"/>
            <w:szCs w:val="24"/>
            <w:vertAlign w:val="superscript"/>
            <w:rPrChange w:id="37" w:author="Colleen Reid" w:date="2020-05-24T21:01:00Z">
              <w:rPr>
                <w:rFonts w:ascii="Times New Roman" w:hAnsi="Times New Roman"/>
                <w:sz w:val="24"/>
                <w:szCs w:val="24"/>
                <w:vertAlign w:val="superscript"/>
              </w:rPr>
            </w:rPrChange>
          </w:rPr>
          <w:t>20</w:t>
        </w:r>
      </w:ins>
      <w:del w:id="38" w:author="Colleen Reid" w:date="2020-05-24T21:01:00Z">
        <w:r w:rsidR="00BE680C" w:rsidRPr="00BE680C" w:rsidDel="00840A62">
          <w:rPr>
            <w:rFonts w:cs="Calibri"/>
            <w:szCs w:val="24"/>
            <w:vertAlign w:val="superscript"/>
          </w:rPr>
          <w:delText>20</w:delText>
        </w:r>
      </w:del>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5237A0E3"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39"/>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39"/>
      <w:r>
        <w:rPr>
          <w:rStyle w:val="CommentReference"/>
        </w:rPr>
        <w:commentReference w:id="39"/>
      </w:r>
      <w:r w:rsidR="00A75088" w:rsidRPr="00FE29DF">
        <w:rPr>
          <w:rFonts w:cstheme="minorHAnsi"/>
          <w:color w:val="000000"/>
        </w:rPr>
        <w:t xml:space="preserve">daily </w:t>
      </w:r>
      <w:r w:rsidR="002438A3">
        <w:rPr>
          <w:rFonts w:cstheme="minorHAnsi"/>
          <w:color w:val="000000"/>
        </w:rPr>
        <w:t>PM</w:t>
      </w:r>
      <w:r w:rsidR="002438A3" w:rsidRPr="008551AE">
        <w:rPr>
          <w:rFonts w:cstheme="minorHAnsi"/>
          <w:color w:val="000000"/>
          <w:vertAlign w:val="subscript"/>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w:t>
      </w:r>
      <w:r w:rsidR="0047374C">
        <w:rPr>
          <w:rFonts w:cstheme="minorHAnsi"/>
          <w:color w:val="000000"/>
        </w:rPr>
        <w:t xml:space="preserve"> </w:t>
      </w:r>
      <w:r w:rsidR="00A75088" w:rsidRPr="00FE29DF">
        <w:rPr>
          <w:rFonts w:cstheme="minorHAnsi"/>
          <w:color w:val="000000"/>
        </w:rPr>
        <w:t xml:space="preserve">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2F709E95" w14:textId="77777777" w:rsidR="00A75088" w:rsidRPr="00FE29DF" w:rsidRDefault="00A75088" w:rsidP="00A75088">
      <w:pPr>
        <w:rPr>
          <w:rFonts w:cstheme="minorHAnsi"/>
          <w:color w:val="000000"/>
        </w:rPr>
      </w:pPr>
    </w:p>
    <w:p w14:paraId="65E6D420" w14:textId="7271DEE1"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from 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40"/>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40"/>
      <w:r w:rsidR="00BC4D62">
        <w:rPr>
          <w:rStyle w:val="CommentReference"/>
        </w:rPr>
        <w:commentReference w:id="40"/>
      </w:r>
      <w:r w:rsidRPr="00FE29DF">
        <w:rPr>
          <w:rFonts w:cstheme="minorHAnsi"/>
          <w:color w:val="000000"/>
        </w:rPr>
        <w:t xml:space="preserve">This is the finest resolution (1 km) AOD dataset currently available and was available for our whole </w:t>
      </w:r>
      <w:proofErr w:type="gramStart"/>
      <w:r w:rsidRPr="00FE29DF">
        <w:rPr>
          <w:rFonts w:cstheme="minorHAnsi"/>
          <w:color w:val="000000"/>
        </w:rPr>
        <w:t>time period</w:t>
      </w:r>
      <w:proofErr w:type="gramEnd"/>
      <w:r w:rsidRPr="00FE29DF">
        <w:rPr>
          <w:rFonts w:cstheme="minorHAnsi"/>
          <w:color w:val="000000"/>
        </w:rPr>
        <w:t xml:space="preserve"> and spatial domain. After downloading each Hierarchical Data Format (HDF) file from the online repository, we calculated the average daily AOD values at each </w:t>
      </w:r>
      <w:proofErr w:type="gramStart"/>
      <w:r w:rsidRPr="00FE29DF">
        <w:rPr>
          <w:rFonts w:cstheme="minorHAnsi"/>
          <w:color w:val="000000"/>
        </w:rPr>
        <w:t>location, and</w:t>
      </w:r>
      <w:proofErr w:type="gramEnd"/>
      <w:r w:rsidRPr="00FE29DF">
        <w:rPr>
          <w:rFonts w:cstheme="minorHAnsi"/>
          <w:color w:val="000000"/>
        </w:rPr>
        <w:t xml:space="preserve"> took the </w:t>
      </w:r>
      <w:r w:rsidR="008551AE">
        <w:rPr>
          <w:rFonts w:cstheme="minorHAnsi"/>
          <w:color w:val="000000"/>
        </w:rPr>
        <w:t xml:space="preserve">value from the </w:t>
      </w:r>
      <w:r w:rsidRPr="00FE29DF">
        <w:rPr>
          <w:rFonts w:cstheme="minorHAnsi"/>
          <w:color w:val="000000"/>
        </w:rPr>
        <w:t xml:space="preserve">nearest </w:t>
      </w:r>
      <w:proofErr w:type="spellStart"/>
      <w:r w:rsidRPr="00FE29DF">
        <w:rPr>
          <w:rFonts w:cstheme="minorHAnsi"/>
          <w:color w:val="000000"/>
        </w:rPr>
        <w:t>neighbor</w:t>
      </w:r>
      <w:proofErr w:type="spellEnd"/>
      <w:r w:rsidRPr="00FE29DF">
        <w:rPr>
          <w:rFonts w:cstheme="minorHAnsi"/>
          <w:color w:val="000000"/>
        </w:rPr>
        <w:t xml:space="preserve"> at each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ins w:id="41" w:author="Colleen Reid" w:date="2020-05-24T21:01:00Z">
        <w:r w:rsidR="00840A62" w:rsidRPr="00840A62">
          <w:rPr>
            <w:rFonts w:cs="Calibri"/>
            <w:szCs w:val="24"/>
            <w:vertAlign w:val="superscript"/>
            <w:rPrChange w:id="42" w:author="Colleen Reid" w:date="2020-05-24T21:01:00Z">
              <w:rPr>
                <w:rFonts w:ascii="Times New Roman" w:hAnsi="Times New Roman"/>
                <w:sz w:val="24"/>
                <w:szCs w:val="24"/>
                <w:vertAlign w:val="superscript"/>
              </w:rPr>
            </w:rPrChange>
          </w:rPr>
          <w:t>21</w:t>
        </w:r>
      </w:ins>
      <w:del w:id="43" w:author="Colleen Reid" w:date="2020-05-24T21:01:00Z">
        <w:r w:rsidR="00BC4D62" w:rsidRPr="00BC4D62" w:rsidDel="00840A62">
          <w:rPr>
            <w:rFonts w:cs="Calibri"/>
            <w:szCs w:val="24"/>
            <w:vertAlign w:val="superscript"/>
          </w:rPr>
          <w:delText>21</w:delText>
        </w:r>
      </w:del>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ins w:id="44" w:author="Colleen Reid" w:date="2020-05-24T21:01:00Z">
        <w:r w:rsidR="00840A62" w:rsidRPr="00840A62">
          <w:rPr>
            <w:rFonts w:cs="Calibri"/>
            <w:szCs w:val="24"/>
            <w:vertAlign w:val="superscript"/>
            <w:rPrChange w:id="45" w:author="Colleen Reid" w:date="2020-05-24T21:01:00Z">
              <w:rPr>
                <w:rFonts w:ascii="Times New Roman" w:hAnsi="Times New Roman"/>
                <w:sz w:val="24"/>
                <w:szCs w:val="24"/>
                <w:vertAlign w:val="superscript"/>
              </w:rPr>
            </w:rPrChange>
          </w:rPr>
          <w:t>22–24</w:t>
        </w:r>
      </w:ins>
      <w:del w:id="46" w:author="Colleen Reid" w:date="2020-05-24T21:01:00Z">
        <w:r w:rsidR="00BC4D62" w:rsidRPr="00BC4D62" w:rsidDel="00840A62">
          <w:rPr>
            <w:rFonts w:cs="Calibri"/>
            <w:szCs w:val="24"/>
            <w:vertAlign w:val="superscript"/>
          </w:rPr>
          <w:delText>22–24</w:delText>
        </w:r>
      </w:del>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0B04920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47"/>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47"/>
      <w:r w:rsidR="00BC4D62">
        <w:rPr>
          <w:rStyle w:val="CommentReference"/>
        </w:rPr>
        <w:commentReference w:id="47"/>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levels and can be important to help scale AOD values to ground-level estimates </w:t>
      </w:r>
      <w:r w:rsidRPr="00FE29DF">
        <w:rPr>
          <w:rFonts w:cstheme="minorHAnsi"/>
          <w:color w:val="000000"/>
        </w:rPr>
        <w:lastRenderedPageBreak/>
        <w:t xml:space="preserve">of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ins w:id="48" w:author="Colleen Reid" w:date="2020-05-24T21:01:00Z">
        <w:r w:rsidR="00840A62" w:rsidRPr="00840A62">
          <w:rPr>
            <w:rFonts w:cs="Calibri"/>
            <w:szCs w:val="24"/>
            <w:vertAlign w:val="superscript"/>
            <w:rPrChange w:id="49" w:author="Colleen Reid" w:date="2020-05-24T21:01:00Z">
              <w:rPr>
                <w:rFonts w:ascii="Times New Roman" w:hAnsi="Times New Roman"/>
                <w:sz w:val="24"/>
                <w:szCs w:val="24"/>
                <w:vertAlign w:val="superscript"/>
              </w:rPr>
            </w:rPrChange>
          </w:rPr>
          <w:t>25</w:t>
        </w:r>
      </w:ins>
      <w:del w:id="50" w:author="Colleen Reid" w:date="2020-05-24T21:01:00Z">
        <w:r w:rsidR="00BC4D62" w:rsidRPr="00BC4D62" w:rsidDel="00840A62">
          <w:rPr>
            <w:rFonts w:cs="Calibri"/>
            <w:szCs w:val="24"/>
            <w:vertAlign w:val="superscript"/>
          </w:rPr>
          <w:delText>25</w:delText>
        </w:r>
      </w:del>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62A4B9A2"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8551AE">
        <w:rPr>
          <w:rFonts w:cstheme="minorHAnsi"/>
          <w:color w:val="000000"/>
          <w:vertAlign w:val="subscript"/>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ins w:id="51" w:author="Colleen Reid" w:date="2020-05-24T21:01:00Z">
        <w:r w:rsidR="00840A62" w:rsidRPr="00840A62">
          <w:rPr>
            <w:rFonts w:cs="Calibri"/>
            <w:szCs w:val="24"/>
            <w:vertAlign w:val="superscript"/>
            <w:rPrChange w:id="52" w:author="Colleen Reid" w:date="2020-05-24T21:01:00Z">
              <w:rPr>
                <w:rFonts w:ascii="Times New Roman" w:hAnsi="Times New Roman"/>
                <w:sz w:val="24"/>
                <w:szCs w:val="24"/>
                <w:vertAlign w:val="superscript"/>
              </w:rPr>
            </w:rPrChange>
          </w:rPr>
          <w:t>15,17</w:t>
        </w:r>
      </w:ins>
      <w:del w:id="53" w:author="Colleen Reid" w:date="2020-05-24T21:01:00Z">
        <w:r w:rsidR="00EE1FDD" w:rsidRPr="00EE1FDD" w:rsidDel="00840A62">
          <w:rPr>
            <w:rFonts w:cs="Calibri"/>
            <w:szCs w:val="24"/>
            <w:vertAlign w:val="superscript"/>
          </w:rPr>
          <w:delText>15,17</w:delText>
        </w:r>
      </w:del>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ins w:id="54" w:author="Colleen Reid" w:date="2020-05-24T21:01:00Z">
        <w:r w:rsidR="00840A62" w:rsidRPr="00840A62">
          <w:rPr>
            <w:rFonts w:cs="Calibri"/>
            <w:szCs w:val="24"/>
            <w:vertAlign w:val="superscript"/>
            <w:rPrChange w:id="55" w:author="Colleen Reid" w:date="2020-05-24T21:01:00Z">
              <w:rPr>
                <w:rFonts w:ascii="Times New Roman" w:hAnsi="Times New Roman"/>
                <w:sz w:val="24"/>
                <w:szCs w:val="24"/>
                <w:vertAlign w:val="superscript"/>
              </w:rPr>
            </w:rPrChange>
          </w:rPr>
          <w:t>26</w:t>
        </w:r>
      </w:ins>
      <w:del w:id="56" w:author="Colleen Reid" w:date="2020-05-24T21:01:00Z">
        <w:r w:rsidR="006704A9" w:rsidRPr="006704A9" w:rsidDel="00840A62">
          <w:rPr>
            <w:rFonts w:cs="Calibri"/>
            <w:szCs w:val="24"/>
            <w:vertAlign w:val="superscript"/>
          </w:rPr>
          <w:delText>26</w:delText>
        </w:r>
      </w:del>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205ED4C2"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ins w:id="57" w:author="Colleen Reid" w:date="2020-05-24T21:01:00Z">
        <w:r w:rsidR="00840A62" w:rsidRPr="00840A62">
          <w:rPr>
            <w:rFonts w:cs="Calibri"/>
            <w:szCs w:val="24"/>
            <w:vertAlign w:val="superscript"/>
            <w:rPrChange w:id="58" w:author="Colleen Reid" w:date="2020-05-24T21:01:00Z">
              <w:rPr>
                <w:rFonts w:ascii="Times New Roman" w:hAnsi="Times New Roman"/>
                <w:sz w:val="24"/>
                <w:szCs w:val="24"/>
                <w:vertAlign w:val="superscript"/>
              </w:rPr>
            </w:rPrChange>
          </w:rPr>
          <w:t>27,28</w:t>
        </w:r>
      </w:ins>
      <w:del w:id="59" w:author="Colleen Reid" w:date="2020-05-24T21:01:00Z">
        <w:r w:rsidR="00EE1FDD" w:rsidRPr="00EE1FDD" w:rsidDel="00840A62">
          <w:rPr>
            <w:rFonts w:cs="Calibri"/>
            <w:szCs w:val="24"/>
            <w:vertAlign w:val="superscript"/>
          </w:rPr>
          <w:delText>27,28</w:delText>
        </w:r>
      </w:del>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4DBF372F"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For examp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ins w:id="60" w:author="Colleen Reid" w:date="2020-05-24T21:01:00Z">
        <w:r w:rsidR="00840A62" w:rsidRPr="00840A62">
          <w:rPr>
            <w:rFonts w:cs="Calibri"/>
            <w:szCs w:val="24"/>
            <w:vertAlign w:val="superscript"/>
            <w:rPrChange w:id="61" w:author="Colleen Reid" w:date="2020-05-24T21:01:00Z">
              <w:rPr>
                <w:rFonts w:ascii="Times New Roman" w:hAnsi="Times New Roman"/>
                <w:sz w:val="24"/>
                <w:szCs w:val="24"/>
                <w:vertAlign w:val="superscript"/>
              </w:rPr>
            </w:rPrChange>
          </w:rPr>
          <w:t>29</w:t>
        </w:r>
      </w:ins>
      <w:del w:id="62" w:author="Colleen Reid" w:date="2020-05-24T21:01:00Z">
        <w:r w:rsidR="00EE1FDD" w:rsidRPr="00EE1FDD" w:rsidDel="00840A62">
          <w:rPr>
            <w:rFonts w:cs="Calibri"/>
            <w:szCs w:val="24"/>
            <w:vertAlign w:val="superscript"/>
          </w:rPr>
          <w:delText>29</w:delText>
        </w:r>
      </w:del>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63"/>
      <w:r w:rsidRPr="00FE29DF">
        <w:rPr>
          <w:rFonts w:cstheme="minorHAnsi"/>
          <w:color w:val="000000"/>
        </w:rPr>
        <w:t>\cite{USGSElevation2017}.</w:t>
      </w:r>
      <w:commentRangeEnd w:id="63"/>
      <w:r w:rsidR="00EE1FDD">
        <w:rPr>
          <w:rStyle w:val="CommentReference"/>
        </w:rPr>
        <w:commentReference w:id="63"/>
      </w:r>
    </w:p>
    <w:p w14:paraId="6DB2BE15" w14:textId="77777777" w:rsidR="00A75088" w:rsidRPr="00FE29DF" w:rsidRDefault="00A75088" w:rsidP="00A75088">
      <w:pPr>
        <w:rPr>
          <w:rFonts w:cstheme="minorHAnsi"/>
          <w:color w:val="000000"/>
        </w:rPr>
      </w:pPr>
    </w:p>
    <w:p w14:paraId="7D332203" w14:textId="617C098E"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ins w:id="64" w:author="Colleen Reid" w:date="2020-05-24T21:01:00Z">
        <w:r w:rsidR="00840A62" w:rsidRPr="00840A62">
          <w:rPr>
            <w:rFonts w:cs="Calibri"/>
            <w:szCs w:val="24"/>
            <w:vertAlign w:val="superscript"/>
            <w:rPrChange w:id="65" w:author="Colleen Reid" w:date="2020-05-24T21:01:00Z">
              <w:rPr>
                <w:rFonts w:ascii="Times New Roman" w:hAnsi="Times New Roman"/>
                <w:sz w:val="24"/>
                <w:szCs w:val="24"/>
                <w:vertAlign w:val="superscript"/>
              </w:rPr>
            </w:rPrChange>
          </w:rPr>
          <w:t>30</w:t>
        </w:r>
      </w:ins>
      <w:del w:id="66" w:author="Colleen Reid" w:date="2020-05-24T21:01:00Z">
        <w:r w:rsidR="00EE1FDD" w:rsidRPr="00EE1FDD" w:rsidDel="00840A62">
          <w:rPr>
            <w:rFonts w:cs="Calibri"/>
            <w:szCs w:val="24"/>
            <w:vertAlign w:val="superscript"/>
          </w:rPr>
          <w:delText>30</w:delText>
        </w:r>
      </w:del>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67"/>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67"/>
      <w:r w:rsidR="00EE1FDD">
        <w:rPr>
          <w:rStyle w:val="CommentReference"/>
        </w:rPr>
        <w:commentReference w:id="67"/>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68"/>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68"/>
      <w:r w:rsidR="00EE1FDD">
        <w:rPr>
          <w:rStyle w:val="CommentReference"/>
        </w:rPr>
        <w:commentReference w:id="68"/>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69"/>
      <w:r w:rsidRPr="00FE29DF">
        <w:rPr>
          <w:rFonts w:cstheme="minorHAnsi"/>
          <w:color w:val="000000"/>
        </w:rPr>
        <w:t>2010 U.S. Census</w:t>
      </w:r>
      <w:commentRangeEnd w:id="69"/>
      <w:r w:rsidR="00EE1FDD">
        <w:rPr>
          <w:rStyle w:val="CommentReference"/>
        </w:rPr>
        <w:commentReference w:id="69"/>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113E6EE9"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70"/>
      <w:r w:rsidRPr="00FE29DF">
        <w:rPr>
          <w:rFonts w:cstheme="minorHAnsi"/>
          <w:color w:val="000000"/>
        </w:rPr>
        <w:t>and state; and latitude and</w:t>
      </w:r>
      <w:commentRangeEnd w:id="70"/>
      <w:r w:rsidR="002B3F91">
        <w:rPr>
          <w:rStyle w:val="CommentReference"/>
        </w:rPr>
        <w:commentReference w:id="70"/>
      </w:r>
      <w:r w:rsidRPr="00FE29DF">
        <w:rPr>
          <w:rFonts w:cstheme="minorHAnsi"/>
          <w:color w:val="000000"/>
        </w:rPr>
        <w:t xml:space="preserve"> longitude. We also included interaction terms for </w:t>
      </w:r>
      <w:proofErr w:type="gramStart"/>
      <w:r w:rsidRPr="00FE29DF">
        <w:rPr>
          <w:rFonts w:cstheme="minorHAnsi"/>
          <w:color w:val="000000"/>
        </w:rPr>
        <w:t>time period</w:t>
      </w:r>
      <w:proofErr w:type="gramEnd"/>
      <w:r w:rsidRPr="00FE29DF">
        <w:rPr>
          <w:rFonts w:cstheme="minorHAnsi"/>
          <w:color w:val="000000"/>
        </w:rPr>
        <w:t xml:space="preserve">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ins w:id="71" w:author="Colleen Reid" w:date="2020-05-24T21:01:00Z">
        <w:r w:rsidR="00840A62" w:rsidRPr="00840A62">
          <w:rPr>
            <w:rFonts w:cs="Calibri"/>
            <w:szCs w:val="24"/>
            <w:vertAlign w:val="superscript"/>
            <w:rPrChange w:id="72" w:author="Colleen Reid" w:date="2020-05-24T21:01:00Z">
              <w:rPr>
                <w:rFonts w:ascii="Times New Roman" w:hAnsi="Times New Roman"/>
                <w:sz w:val="24"/>
                <w:szCs w:val="24"/>
                <w:vertAlign w:val="superscript"/>
              </w:rPr>
            </w:rPrChange>
          </w:rPr>
          <w:t>31</w:t>
        </w:r>
      </w:ins>
      <w:del w:id="73" w:author="Colleen Reid" w:date="2020-05-24T21:01:00Z">
        <w:r w:rsidR="00EF39D2" w:rsidRPr="00EF39D2" w:rsidDel="00840A62">
          <w:rPr>
            <w:rFonts w:cs="Calibri"/>
            <w:szCs w:val="24"/>
            <w:vertAlign w:val="superscript"/>
          </w:rPr>
          <w:delText>31</w:delText>
        </w:r>
      </w:del>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74"/>
      <w:r w:rsidRPr="00FE29DF">
        <w:rPr>
          <w:rFonts w:cstheme="minorHAnsi"/>
          <w:color w:val="000000"/>
        </w:rPr>
        <w:t>Data merging</w:t>
      </w:r>
      <w:commentRangeEnd w:id="74"/>
      <w:r w:rsidR="00EE1FDD">
        <w:rPr>
          <w:rStyle w:val="CommentReference"/>
        </w:rPr>
        <w:commentReference w:id="74"/>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6096B596" w:rsidR="00A75088" w:rsidRPr="00FE29DF" w:rsidRDefault="00A75088" w:rsidP="00A75088">
      <w:pPr>
        <w:rPr>
          <w:rFonts w:cstheme="minorHAnsi"/>
        </w:rPr>
      </w:pPr>
      <w:r w:rsidRPr="00FE29DF">
        <w:rPr>
          <w:rFonts w:cstheme="minorHAnsi"/>
          <w:color w:val="000000"/>
        </w:rPr>
        <w:t xml:space="preserve">Machine learning </w:t>
      </w:r>
      <w:r w:rsidR="0047374C" w:rsidRPr="00FE29DF">
        <w:rPr>
          <w:rFonts w:cstheme="minorHAnsi"/>
          <w:color w:val="000000"/>
        </w:rPr>
        <w:t>modelling</w:t>
      </w:r>
    </w:p>
    <w:p w14:paraId="5EFDC566" w14:textId="77777777" w:rsidR="00A75088" w:rsidRPr="00FE29DF" w:rsidRDefault="00A75088" w:rsidP="00A75088">
      <w:pPr>
        <w:rPr>
          <w:rFonts w:cstheme="minorHAnsi"/>
          <w:b/>
          <w:bCs/>
        </w:rPr>
      </w:pPr>
    </w:p>
    <w:p w14:paraId="0C356917" w14:textId="5D59AEF7" w:rsidR="00A75088" w:rsidRPr="00FE29DF" w:rsidRDefault="00A75088" w:rsidP="00EE1FDD">
      <w:pPr>
        <w:rPr>
          <w:rFonts w:cstheme="minorHAnsi"/>
          <w:color w:val="000000"/>
        </w:rPr>
      </w:pPr>
      <w:commentRangeStart w:id="75"/>
      <w:r w:rsidRPr="00FE29DF">
        <w:rPr>
          <w:rFonts w:cstheme="minorHAnsi"/>
          <w:color w:val="000000"/>
        </w:rPr>
        <w:t xml:space="preserve">For the machine learning </w:t>
      </w:r>
      <w:r w:rsidR="0047374C" w:rsidRPr="00FE29DF">
        <w:rPr>
          <w:rFonts w:cstheme="minorHAnsi"/>
          <w:color w:val="000000"/>
        </w:rPr>
        <w:t>modelling</w:t>
      </w:r>
      <w:r w:rsidRPr="00FE29DF">
        <w:rPr>
          <w:rFonts w:cstheme="minorHAnsi"/>
          <w:color w:val="000000"/>
        </w:rPr>
        <w:t xml:space="preserve">, we took the full training data set and divided it into separate training and testing data sets. With this setup, the results of </w:t>
      </w:r>
      <w:commentRangeStart w:id="76"/>
      <w:r w:rsidRPr="00FE29DF">
        <w:rPr>
          <w:rFonts w:cstheme="minorHAnsi"/>
          <w:color w:val="000000"/>
        </w:rPr>
        <w:t xml:space="preserve">10-fold cross-validation </w:t>
      </w:r>
      <w:r w:rsidR="004370D9">
        <w:rPr>
          <w:rFonts w:cstheme="minorHAnsi"/>
          <w:color w:val="000000"/>
        </w:rPr>
        <w:t>(CV)</w:t>
      </w:r>
      <w:ins w:id="77" w:author="Melissa Maestas" w:date="2020-05-07T21:08:00Z">
        <w:r w:rsidR="004370D9">
          <w:rPr>
            <w:rFonts w:cstheme="minorHAnsi"/>
            <w:color w:val="000000"/>
          </w:rPr>
          <w:t xml:space="preserve"> </w:t>
        </w:r>
      </w:ins>
      <w:r w:rsidRPr="00FE29DF">
        <w:rPr>
          <w:rFonts w:cstheme="minorHAnsi"/>
          <w:color w:val="000000"/>
        </w:rPr>
        <w:t>(with no resampling)</w:t>
      </w:r>
      <w:commentRangeEnd w:id="76"/>
      <w:r w:rsidR="00037BD7">
        <w:rPr>
          <w:rStyle w:val="CommentReference"/>
        </w:rPr>
        <w:commentReference w:id="76"/>
      </w:r>
      <w:r w:rsidRPr="00FE29DF">
        <w:rPr>
          <w:rFonts w:cstheme="minorHAnsi"/>
          <w:color w:val="000000"/>
        </w:rPr>
        <w:t xml:space="preserve"> from training are used as validation metrics, while the results of each model applied </w:t>
      </w:r>
      <w:r w:rsidR="0047374C">
        <w:rPr>
          <w:rFonts w:cstheme="minorHAnsi"/>
          <w:color w:val="000000"/>
        </w:rPr>
        <w:t xml:space="preserve">separately </w:t>
      </w:r>
      <w:r w:rsidRPr="00FE29DF">
        <w:rPr>
          <w:rFonts w:cstheme="minorHAnsi"/>
          <w:color w:val="000000"/>
        </w:rPr>
        <w:t xml:space="preserve">to the testing set are a measure of how well the model will perform when predicting at new locations that were not part of the training data, as will be the case with our prediction data set. </w:t>
      </w:r>
      <w:r w:rsidR="0047374C">
        <w:rPr>
          <w:rFonts w:cstheme="minorHAnsi"/>
          <w:color w:val="000000"/>
        </w:rPr>
        <w:t xml:space="preserve"> </w:t>
      </w:r>
      <w:r w:rsidRPr="00FE29DF">
        <w:rPr>
          <w:rFonts w:cstheme="minorHAnsi"/>
          <w:color w:val="000000"/>
        </w:rPr>
        <w:t xml:space="preserve">Using 10-fold cross-validation </w:t>
      </w:r>
      <w:commentRangeStart w:id="78"/>
      <w:commentRangeStart w:id="79"/>
      <w:r w:rsidRPr="00FE29DF">
        <w:rPr>
          <w:rFonts w:cstheme="minorHAnsi"/>
          <w:color w:val="000000"/>
        </w:rPr>
        <w:t xml:space="preserve">(with no resampling) </w:t>
      </w:r>
      <w:commentRangeEnd w:id="78"/>
      <w:r w:rsidRPr="00FE29DF">
        <w:rPr>
          <w:rStyle w:val="CommentReference"/>
          <w:rFonts w:cstheme="minorHAnsi"/>
        </w:rPr>
        <w:commentReference w:id="78"/>
      </w:r>
      <w:commentRangeEnd w:id="79"/>
      <w:r w:rsidR="008551AE">
        <w:rPr>
          <w:rStyle w:val="CommentReference"/>
        </w:rPr>
        <w:commentReference w:id="79"/>
      </w:r>
      <w:del w:id="80" w:author="Colleen Reid" w:date="2020-05-24T20:52:00Z">
        <w:r w:rsidRPr="00FE29DF" w:rsidDel="008551AE">
          <w:rPr>
            <w:rFonts w:cstheme="minorHAnsi"/>
            <w:color w:val="000000"/>
          </w:rPr>
          <w:delText>for this kind of land-use regression</w:delText>
        </w:r>
      </w:del>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ins w:id="81" w:author="Colleen Reid" w:date="2020-05-24T21:01:00Z">
        <w:r w:rsidR="00840A62" w:rsidRPr="00840A62">
          <w:rPr>
            <w:rFonts w:cs="Calibri"/>
            <w:szCs w:val="24"/>
            <w:vertAlign w:val="superscript"/>
            <w:rPrChange w:id="82" w:author="Colleen Reid" w:date="2020-05-24T21:01:00Z">
              <w:rPr>
                <w:rFonts w:ascii="Times New Roman" w:hAnsi="Times New Roman"/>
                <w:sz w:val="24"/>
                <w:szCs w:val="24"/>
                <w:vertAlign w:val="superscript"/>
              </w:rPr>
            </w:rPrChange>
          </w:rPr>
          <w:t>17</w:t>
        </w:r>
      </w:ins>
      <w:del w:id="83" w:author="Colleen Reid" w:date="2020-05-24T21:01:00Z">
        <w:r w:rsidR="00EF39D2" w:rsidRPr="00EF39D2" w:rsidDel="00840A62">
          <w:rPr>
            <w:rFonts w:cs="Calibri"/>
            <w:szCs w:val="24"/>
            <w:vertAlign w:val="superscript"/>
          </w:rPr>
          <w:delText>17</w:delText>
        </w:r>
      </w:del>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8551AE">
        <w:rPr>
          <w:rFonts w:cstheme="minorHAnsi"/>
          <w:color w:val="000000"/>
        </w:rPr>
        <w:instrText xml:space="preserve"> ADDIN ZOTERO_ITEM CSL_CITATION {"citationID":"vUahj0Ki","properties":{"formattedCitation":"\\super 32\\nosupersub{}","plainCitation":"32","noteIndex":0},"citationItems":[{"id":"MAbO5U71/O7qX508U","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ins w:id="84" w:author="Colleen Reid" w:date="2020-05-24T21:01:00Z">
        <w:r w:rsidR="00840A62" w:rsidRPr="00840A62">
          <w:rPr>
            <w:rFonts w:cs="Calibri"/>
            <w:szCs w:val="24"/>
            <w:vertAlign w:val="superscript"/>
            <w:rPrChange w:id="85" w:author="Colleen Reid" w:date="2020-05-24T21:01:00Z">
              <w:rPr>
                <w:rFonts w:ascii="Times New Roman" w:hAnsi="Times New Roman"/>
                <w:sz w:val="24"/>
                <w:szCs w:val="24"/>
                <w:vertAlign w:val="superscript"/>
              </w:rPr>
            </w:rPrChange>
          </w:rPr>
          <w:t>32</w:t>
        </w:r>
      </w:ins>
      <w:del w:id="86" w:author="Colleen Reid" w:date="2020-05-24T21:01:00Z">
        <w:r w:rsidR="00EF39D2" w:rsidRPr="00EF39D2" w:rsidDel="00840A62">
          <w:rPr>
            <w:rFonts w:cs="Calibri"/>
            <w:szCs w:val="24"/>
            <w:vertAlign w:val="superscript"/>
          </w:rPr>
          <w:delText>32</w:delText>
        </w:r>
      </w:del>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commentRangeEnd w:id="75"/>
      <w:r w:rsidR="0047374C">
        <w:rPr>
          <w:rStyle w:val="CommentReference"/>
        </w:rPr>
        <w:commentReference w:id="75"/>
      </w:r>
    </w:p>
    <w:p w14:paraId="10A70658" w14:textId="77777777" w:rsidR="006E2347" w:rsidRDefault="006E2347" w:rsidP="00A75088">
      <w:pPr>
        <w:widowControl w:val="0"/>
        <w:autoSpaceDE w:val="0"/>
        <w:autoSpaceDN w:val="0"/>
        <w:adjustRightInd w:val="0"/>
        <w:rPr>
          <w:rFonts w:cstheme="minorHAnsi"/>
          <w:color w:val="000000"/>
        </w:rPr>
      </w:pPr>
    </w:p>
    <w:p w14:paraId="780D5804" w14:textId="5882CE3A"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ins w:id="87" w:author="Colleen Reid" w:date="2020-05-24T21:01:00Z">
        <w:r w:rsidR="00840A62" w:rsidRPr="00840A62">
          <w:rPr>
            <w:rFonts w:cs="Calibri"/>
            <w:szCs w:val="24"/>
            <w:vertAlign w:val="superscript"/>
            <w:rPrChange w:id="88" w:author="Colleen Reid" w:date="2020-05-24T21:01:00Z">
              <w:rPr>
                <w:rFonts w:ascii="Times New Roman" w:hAnsi="Times New Roman"/>
                <w:sz w:val="24"/>
                <w:szCs w:val="24"/>
                <w:vertAlign w:val="superscript"/>
              </w:rPr>
            </w:rPrChange>
          </w:rPr>
          <w:t>17</w:t>
        </w:r>
      </w:ins>
      <w:del w:id="89" w:author="Colleen Reid" w:date="2020-05-24T21:01:00Z">
        <w:r w:rsidR="006E2347" w:rsidRPr="006E2347" w:rsidDel="00840A62">
          <w:rPr>
            <w:rFonts w:cs="Calibri"/>
            <w:szCs w:val="24"/>
            <w:vertAlign w:val="superscript"/>
          </w:rPr>
          <w:delText>17</w:delText>
        </w:r>
      </w:del>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00840A62">
        <w:rPr>
          <w:rFonts w:cstheme="minorHAnsi"/>
          <w:color w:val="000000"/>
        </w:rPr>
        <w:t>.</w:t>
      </w:r>
      <w:r w:rsidR="00840A62">
        <w:rPr>
          <w:rFonts w:cstheme="minorHAnsi"/>
          <w:color w:val="000000"/>
        </w:rPr>
        <w:fldChar w:fldCharType="begin"/>
      </w:r>
      <w:r w:rsidR="00840A62">
        <w:rPr>
          <w:rFonts w:cstheme="minorHAnsi"/>
          <w:color w:val="000000"/>
        </w:rPr>
        <w:instrText xml:space="preserve"> ADDIN ZOTERO_ITEM CSL_CITATION {"citationID":"Qm0Y4bZu","properties":{"formattedCitation":"\\super 33\\nosupersub{}","plainCitation":"33","noteIndex":0},"citationItems":[{"id":24197,"uris":["http://zotero.org/users/3414252/items/35VV696A"],"uri":["http://zotero.org/users/3414252/items/35VV696A"],"itemData":{"id":24197,"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ScienceDirect","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3</w:t>
      </w:r>
      <w:r w:rsidR="00840A62">
        <w:rPr>
          <w:rFonts w:cstheme="minorHAnsi"/>
          <w:color w:val="000000"/>
        </w:rPr>
        <w:fldChar w:fldCharType="end"/>
      </w:r>
    </w:p>
    <w:p w14:paraId="03AF3A6D" w14:textId="77777777" w:rsidR="006E2347" w:rsidRDefault="006E2347" w:rsidP="006E2347">
      <w:pPr>
        <w:rPr>
          <w:rFonts w:cstheme="minorHAnsi"/>
          <w:color w:val="000000"/>
        </w:rPr>
      </w:pPr>
    </w:p>
    <w:p w14:paraId="32F6884A" w14:textId="5D7F37D8"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and a gradient boosting model</w:t>
      </w:r>
      <w:r w:rsidR="00840A62">
        <w:rPr>
          <w:rFonts w:cstheme="minorHAnsi"/>
          <w:color w:val="000000"/>
        </w:rPr>
        <w:t>.</w:t>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00840A62">
        <w:rPr>
          <w:rFonts w:cstheme="minorHAnsi"/>
          <w:color w:val="000000"/>
        </w:rPr>
        <w:fldChar w:fldCharType="begin"/>
      </w:r>
      <w:r w:rsidR="00840A62">
        <w:rPr>
          <w:rFonts w:cstheme="minorHAnsi"/>
          <w:color w:val="000000"/>
        </w:rPr>
        <w:instrText xml:space="preserve"> ADDIN ZOTERO_ITEM CSL_CITATION {"citationID":"coPKwUaO","properties":{"formattedCitation":"\\super 34\\nosupersub{}","plainCitation":"34","noteIndex":0},"citationItems":[{"id":24200,"uris":["http://zotero.org/users/3414252/items/RDU72NYA"],"uri":["http://zotero.org/users/3414252/items/RDU72NYA"],"itemData":{"id":24200,"type":"article-journal","abstract":"Fine particulate matter (PM2.5) has been recognized as a key air pollutant that can influence population health risk, especially during extreme cases such as wildfi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 In this study, we compared the performance of eight predictive algorithms with the use of multiple remote sensing datasets, including satellite-derived AOD data, for the prediction of ground-level PM2.5 concentration. Based on the results, Cubist, random forest and eXtreme Gradient Boosting were the algorithms with better performance, while Cubist was the best (CV-RMSE = 2.64 μg/m3, CV-R2 = 0.48). Variable importance analysis indicated that the predictors with the highest contributions in modelling were monthly AOD and elevation. In conclusion, appropriate selection of machine learning algorithms can improve ground-level PM2.5 estimation, especially for areas with nonlinear relationships between PM2.5 and predictors caused by complex terrain. Satellite-derived data such as AOD and land surface temperature (LST) can also be substitutes for traditional datasets retrieved from weather stations, especially for areas with sparse and uneven distribution of stations.","container-title":"Environmental Pollution","DOI":"10.1016/j.envpol.2018.08.029","ISSN":"0269-7491","journalAbbreviation":"Environmental Pollution","language":"en","page":"1417-1426","source":"ScienceDirect","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1]]}},"locator":"5"}],"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4</w:t>
      </w:r>
      <w:r w:rsidR="00840A62">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4CBD6AFA"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ins w:id="90" w:author="Colleen Reid" w:date="2020-05-24T21:01:00Z">
        <w:r w:rsidR="00840A62" w:rsidRPr="00840A62">
          <w:rPr>
            <w:rFonts w:cs="Calibri"/>
            <w:szCs w:val="24"/>
            <w:vertAlign w:val="superscript"/>
          </w:rPr>
          <w:t>35</w:t>
        </w:r>
      </w:ins>
      <w:del w:id="91" w:author="Colleen Reid" w:date="2020-05-24T21:01:00Z">
        <w:r w:rsidR="006E2347" w:rsidRPr="006E2347" w:rsidDel="00840A62">
          <w:rPr>
            <w:rFonts w:cs="Calibri"/>
            <w:szCs w:val="24"/>
            <w:vertAlign w:val="superscript"/>
          </w:rPr>
          <w:delText>35</w:delText>
        </w:r>
      </w:del>
      <w:r w:rsidR="006E2347">
        <w:rPr>
          <w:rFonts w:cstheme="minorHAnsi"/>
          <w:color w:val="000000"/>
        </w:rPr>
        <w:fldChar w:fldCharType="end"/>
      </w:r>
      <w:r w:rsidRPr="00FE29DF">
        <w:rPr>
          <w:rFonts w:cstheme="minorHAnsi"/>
          <w:color w:val="000000"/>
        </w:rPr>
        <w:t xml:space="preserve"> and all machine learning models utilized the </w:t>
      </w:r>
      <w:commentRangeStart w:id="92"/>
      <w:commentRangeStart w:id="93"/>
      <w:r w:rsidRPr="00FE29DF">
        <w:rPr>
          <w:rFonts w:cstheme="minorHAnsi"/>
          <w:color w:val="000000"/>
        </w:rPr>
        <w:t>R packages</w:t>
      </w:r>
      <w:commentRangeEnd w:id="92"/>
      <w:r w:rsidR="00A54CC9">
        <w:rPr>
          <w:rStyle w:val="CommentReference"/>
        </w:rPr>
        <w:commentReference w:id="92"/>
      </w:r>
      <w:commentRangeEnd w:id="93"/>
      <w:r w:rsidR="00840A62">
        <w:rPr>
          <w:rStyle w:val="CommentReference"/>
        </w:rPr>
        <w:commentReference w:id="93"/>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ins w:id="94" w:author="Colleen Reid" w:date="2020-05-24T21:01:00Z">
        <w:r w:rsidR="00840A62" w:rsidRPr="00840A62">
          <w:rPr>
            <w:rFonts w:cs="Calibri"/>
            <w:szCs w:val="24"/>
            <w:vertAlign w:val="superscript"/>
          </w:rPr>
          <w:t>36</w:t>
        </w:r>
      </w:ins>
      <w:del w:id="95" w:author="Colleen Reid" w:date="2020-05-24T21:01:00Z">
        <w:r w:rsidR="006E2347" w:rsidRPr="006E2347" w:rsidDel="00840A62">
          <w:rPr>
            <w:rFonts w:cs="Calibri"/>
            <w:szCs w:val="24"/>
            <w:vertAlign w:val="superscript"/>
          </w:rPr>
          <w:delText>36</w:delText>
        </w:r>
      </w:del>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ins w:id="96" w:author="Colleen Reid" w:date="2020-05-24T21:01:00Z">
        <w:r w:rsidR="00840A62" w:rsidRPr="00840A62">
          <w:rPr>
            <w:rFonts w:cs="Calibri"/>
            <w:szCs w:val="24"/>
            <w:vertAlign w:val="superscript"/>
          </w:rPr>
          <w:t>37</w:t>
        </w:r>
      </w:ins>
      <w:del w:id="97" w:author="Colleen Reid" w:date="2020-05-24T21:01:00Z">
        <w:r w:rsidR="006E2347" w:rsidRPr="006E2347" w:rsidDel="00840A62">
          <w:rPr>
            <w:rFonts w:cs="Calibri"/>
            <w:szCs w:val="24"/>
            <w:vertAlign w:val="superscript"/>
          </w:rPr>
          <w:delText>37</w:delText>
        </w:r>
      </w:del>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commentRangeStart w:id="98"/>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w:t>
      </w:r>
      <w:commentRangeEnd w:id="98"/>
      <w:r w:rsidR="0047374C">
        <w:rPr>
          <w:rStyle w:val="CommentReference"/>
        </w:rPr>
        <w:commentReference w:id="98"/>
      </w:r>
      <w:r w:rsidRPr="00FE29DF">
        <w:rPr>
          <w:rFonts w:cstheme="minorHAnsi"/>
          <w:color w:val="000000"/>
        </w:rPr>
        <w:t xml:space="preserve">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2D8D2C86" w14:textId="77777777" w:rsidR="0047374C" w:rsidRDefault="00A75088" w:rsidP="00A75088">
      <w:pPr>
        <w:rPr>
          <w:rFonts w:cstheme="minorHAnsi"/>
          <w:color w:val="000000"/>
        </w:rPr>
      </w:pPr>
      <w:commentRangeStart w:id="99"/>
      <w:commentRangeStart w:id="100"/>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8551AE">
        <w:rPr>
          <w:rFonts w:cstheme="minorHAnsi"/>
          <w:color w:val="000000"/>
        </w:rPr>
        <w:instrText xml:space="preserve"> ADDIN ZOTERO_ITEM CSL_CITATION {"citationID":"7UAiN3hP","properties":{"formattedCitation":"\\super 38\\nosupersub{}","plainCitation":"38","noteIndex":0},"citationItems":[{"id":"MAbO5U71/xwGwEafb","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ins w:id="101" w:author="Colleen Reid" w:date="2020-05-24T21:01:00Z">
        <w:r w:rsidR="00840A62" w:rsidRPr="00840A62">
          <w:rPr>
            <w:rFonts w:cs="Calibri"/>
            <w:szCs w:val="24"/>
            <w:vertAlign w:val="superscript"/>
          </w:rPr>
          <w:t>38</w:t>
        </w:r>
      </w:ins>
      <w:del w:id="102" w:author="Colleen Reid" w:date="2020-05-24T21:01:00Z">
        <w:r w:rsidR="008551AE" w:rsidRPr="00840A62" w:rsidDel="00840A62">
          <w:rPr>
            <w:rFonts w:cs="Calibri"/>
            <w:szCs w:val="24"/>
            <w:vertAlign w:val="superscript"/>
          </w:rPr>
          <w:delText>38</w:delText>
        </w:r>
      </w:del>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99"/>
      <w:r w:rsidRPr="00FE29DF">
        <w:rPr>
          <w:rStyle w:val="CommentReference"/>
          <w:rFonts w:cstheme="minorHAnsi"/>
        </w:rPr>
        <w:commentReference w:id="99"/>
      </w:r>
      <w:commentRangeEnd w:id="100"/>
    </w:p>
    <w:p w14:paraId="27AB256D" w14:textId="77777777" w:rsidR="0047374C" w:rsidRDefault="0047374C" w:rsidP="00A75088">
      <w:pPr>
        <w:rPr>
          <w:rFonts w:cstheme="minorHAnsi"/>
          <w:color w:val="000000"/>
        </w:rPr>
      </w:pPr>
    </w:p>
    <w:p w14:paraId="09C1EFC7" w14:textId="5C621435" w:rsidR="00A75088" w:rsidRPr="00A75088" w:rsidRDefault="0047374C" w:rsidP="00A75088">
      <w:pPr>
        <w:rPr>
          <w:rFonts w:cstheme="minorHAnsi"/>
          <w:color w:val="000000"/>
        </w:rPr>
      </w:pPr>
      <w:commentRangeStart w:id="103"/>
      <w:r>
        <w:rPr>
          <w:rFonts w:cstheme="minorHAnsi"/>
          <w:color w:val="000000"/>
        </w:rPr>
        <w:t>**put in about how we predicted values based on the models here</w:t>
      </w:r>
      <w:r w:rsidR="00840A62">
        <w:rPr>
          <w:rStyle w:val="CommentReference"/>
        </w:rPr>
        <w:commentReference w:id="100"/>
      </w:r>
      <w:commentRangeEnd w:id="103"/>
      <w:r w:rsidR="005D4312">
        <w:rPr>
          <w:rStyle w:val="CommentReference"/>
        </w:rPr>
        <w:commentReference w:id="103"/>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commentRangeStart w:id="104"/>
      <w:r w:rsidRPr="0033109F">
        <w:t>Data Records</w:t>
      </w:r>
      <w:commentRangeEnd w:id="104"/>
      <w:r w:rsidR="0047374C">
        <w:rPr>
          <w:rStyle w:val="CommentReference"/>
          <w:rFonts w:ascii="Calibri" w:hAnsi="Calibri" w:cs="Times New Roman"/>
          <w:b w:val="0"/>
          <w:bCs w:val="0"/>
        </w:rPr>
        <w:commentReference w:id="104"/>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 xml:space="preserve">Tables should be used to support the data </w:t>
      </w:r>
      <w:proofErr w:type="gramStart"/>
      <w:r>
        <w:t>records, and</w:t>
      </w:r>
      <w:proofErr w:type="gramEnd"/>
      <w:r>
        <w:t xml:space="preserve">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commentRangeStart w:id="105"/>
      <w:r w:rsidRPr="0033109F">
        <w:t>Technical Validation</w:t>
      </w:r>
      <w:commentRangeEnd w:id="105"/>
      <w:r w:rsidR="0047374C">
        <w:rPr>
          <w:rStyle w:val="CommentReference"/>
          <w:rFonts w:ascii="Calibri" w:hAnsi="Calibri" w:cs="Times New Roman"/>
          <w:b w:val="0"/>
          <w:bCs w:val="0"/>
        </w:rPr>
        <w:commentReference w:id="105"/>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04CD6A5" w:rsidR="006A42F1" w:rsidRDefault="006A42F1" w:rsidP="006A42F1">
      <w:pPr>
        <w:rPr>
          <w:b/>
        </w:rPr>
      </w:pPr>
    </w:p>
    <w:p w14:paraId="2ED353CE" w14:textId="73DF52FF" w:rsidR="005D4312" w:rsidRDefault="005D4312" w:rsidP="006A42F1">
      <w:pPr>
        <w:rPr>
          <w:b/>
        </w:rPr>
      </w:pPr>
      <w:r>
        <w:rPr>
          <w:b/>
        </w:rPr>
        <w:t>**time series, observed-expected plots, tables with R2 and RMSE, descriptive data on prediction data</w:t>
      </w:r>
    </w:p>
    <w:p w14:paraId="2AC595F4" w14:textId="77777777" w:rsidR="005D4312" w:rsidRDefault="005D4312" w:rsidP="006A42F1">
      <w:pPr>
        <w:rPr>
          <w:b/>
        </w:rPr>
      </w:pPr>
    </w:p>
    <w:p w14:paraId="258D6E76" w14:textId="10954383" w:rsidR="00A75088" w:rsidRPr="00FE29DF" w:rsidRDefault="00A75088" w:rsidP="00A75088">
      <w:pPr>
        <w:rPr>
          <w:rFonts w:cstheme="minorHAnsi"/>
        </w:rPr>
      </w:pPr>
      <w:commentRangeStart w:id="106"/>
      <w:commentRangeStart w:id="107"/>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06"/>
      <w:r w:rsidR="00A32659">
        <w:rPr>
          <w:rStyle w:val="CommentReference"/>
        </w:rPr>
        <w:commentReference w:id="106"/>
      </w:r>
      <w:commentRangeEnd w:id="107"/>
      <w:r w:rsidR="00840A62">
        <w:rPr>
          <w:rStyle w:val="CommentReference"/>
        </w:rPr>
        <w:commentReference w:id="107"/>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commentRangeStart w:id="108"/>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09"/>
            <w:r w:rsidRPr="00FE29DF">
              <w:rPr>
                <w:rFonts w:cstheme="minorHAnsi"/>
                <w:b/>
                <w:bCs/>
                <w:color w:val="000000"/>
              </w:rPr>
              <w:t>State</w:t>
            </w:r>
            <w:commentRangeEnd w:id="109"/>
            <w:r w:rsidR="00A32659">
              <w:rPr>
                <w:rStyle w:val="CommentReference"/>
              </w:rPr>
              <w:commentReference w:id="109"/>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lastRenderedPageBreak/>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10"/>
            <w:r w:rsidRPr="00FE29DF">
              <w:rPr>
                <w:rFonts w:cstheme="minorHAnsi"/>
                <w:b/>
                <w:bCs/>
                <w:color w:val="000000"/>
              </w:rPr>
              <w:t>Season</w:t>
            </w:r>
            <w:commentRangeEnd w:id="110"/>
            <w:r w:rsidR="00A32659">
              <w:rPr>
                <w:rStyle w:val="CommentReference"/>
              </w:rPr>
              <w:commentReference w:id="110"/>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commentRangeEnd w:id="108"/>
            <w:r w:rsidR="005D4312">
              <w:rPr>
                <w:rStyle w:val="CommentReference"/>
              </w:rPr>
              <w:commentReference w:id="108"/>
            </w:r>
          </w:p>
        </w:tc>
      </w:tr>
    </w:tbl>
    <w:p w14:paraId="548A5A21" w14:textId="77777777" w:rsidR="00A75088" w:rsidRPr="00FE29DF" w:rsidRDefault="00A75088" w:rsidP="00A75088">
      <w:pPr>
        <w:rPr>
          <w:rFonts w:cstheme="minorHAnsi"/>
        </w:rPr>
      </w:pPr>
    </w:p>
    <w:p w14:paraId="5AB08698" w14:textId="3724C53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11"/>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11"/>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11"/>
      </w:r>
      <w:commentRangeStart w:id="112"/>
      <w:r w:rsidR="00D557AE">
        <w:rPr>
          <w:rFonts w:cstheme="minorHAnsi"/>
        </w:rPr>
        <w:t xml:space="preserve">The results for the training sets are metrics based on predictions at locations that were </w:t>
      </w:r>
      <w:r w:rsidR="00840A62">
        <w:rPr>
          <w:rFonts w:cstheme="minorHAnsi"/>
        </w:rPr>
        <w:t>XXXX</w:t>
      </w:r>
      <w:r w:rsidR="00D557AE">
        <w:rPr>
          <w:rFonts w:cstheme="minorHAnsi"/>
        </w:rPr>
        <w:t>, whereas the testing RMSE and R</w:t>
      </w:r>
      <w:r w:rsidR="00D557AE" w:rsidRPr="00840A62">
        <w:rPr>
          <w:rFonts w:cstheme="minorHAnsi"/>
          <w:vertAlign w:val="superscript"/>
        </w:rPr>
        <w:t>2</w:t>
      </w:r>
      <w:r w:rsidR="00D557AE">
        <w:rPr>
          <w:rFonts w:cstheme="minorHAnsi"/>
        </w:rPr>
        <w:t xml:space="preserve"> are for the completely left-out 10% of the data, a good test of how our model will do predicting at locations on which it did not train. </w:t>
      </w:r>
      <w:commentRangeEnd w:id="112"/>
      <w:r w:rsidR="00D557AE">
        <w:rPr>
          <w:rStyle w:val="CommentReference"/>
        </w:rPr>
        <w:commentReference w:id="112"/>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13"/>
      <w:commentRangeStart w:id="114"/>
      <w:commentRangeStart w:id="115"/>
      <w:r w:rsidRPr="00FE29DF">
        <w:rPr>
          <w:rFonts w:cstheme="minorHAnsi"/>
          <w:color w:val="000000"/>
        </w:rPr>
        <w:t xml:space="preserve">there are fewer high values than low values in the training set. </w:t>
      </w:r>
      <w:commentRangeEnd w:id="113"/>
      <w:r w:rsidRPr="00FE29DF">
        <w:rPr>
          <w:rStyle w:val="CommentReference"/>
          <w:rFonts w:cstheme="minorHAnsi"/>
        </w:rPr>
        <w:commentReference w:id="113"/>
      </w:r>
      <w:commentRangeEnd w:id="114"/>
      <w:r w:rsidR="00D906F8">
        <w:rPr>
          <w:rStyle w:val="CommentReference"/>
        </w:rPr>
        <w:commentReference w:id="114"/>
      </w:r>
      <w:commentRangeEnd w:id="115"/>
      <w:r w:rsidR="00840A62">
        <w:rPr>
          <w:rStyle w:val="CommentReference"/>
        </w:rPr>
        <w:commentReference w:id="115"/>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16"/>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16"/>
      <w:r w:rsidR="00C97D31">
        <w:rPr>
          <w:rStyle w:val="CommentReference"/>
        </w:rPr>
        <w:commentReference w:id="116"/>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17"/>
      <w:commentRangeStart w:id="118"/>
      <w:r w:rsidRPr="00FE29DF">
        <w:rPr>
          <w:rFonts w:cstheme="minorHAnsi"/>
          <w:color w:val="000000"/>
        </w:rPr>
        <w:t xml:space="preserve">Tables XX </w:t>
      </w:r>
      <w:commentRangeEnd w:id="117"/>
      <w:r w:rsidRPr="00FE29DF">
        <w:rPr>
          <w:rStyle w:val="CommentReference"/>
          <w:rFonts w:cstheme="minorHAnsi"/>
        </w:rPr>
        <w:commentReference w:id="117"/>
      </w:r>
      <w:commentRangeEnd w:id="118"/>
      <w:r w:rsidR="00C97D31">
        <w:rPr>
          <w:rStyle w:val="CommentReference"/>
        </w:rPr>
        <w:commentReference w:id="118"/>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34C31024"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19"/>
      <w:r w:rsidR="00A75088" w:rsidRPr="00FE29DF">
        <w:rPr>
          <w:rFonts w:cstheme="minorHAnsi"/>
          <w:color w:val="000000"/>
        </w:rPr>
        <w:t xml:space="preserve">(Note that while collinearity between variables does not matter for prediction with random forest, it most likely </w:t>
      </w:r>
      <w:r w:rsidR="00840A62">
        <w:rPr>
          <w:rFonts w:cstheme="minorHAnsi"/>
          <w:color w:val="000000"/>
        </w:rPr>
        <w:t>reduce</w:t>
      </w:r>
      <w:r w:rsidR="00A75088" w:rsidRPr="00FE29DF">
        <w:rPr>
          <w:rFonts w:cstheme="minorHAnsi"/>
          <w:color w:val="000000"/>
        </w:rPr>
        <w:t>s the variable importance calculations via permutation.</w:t>
      </w:r>
      <w:r w:rsidR="00840A62">
        <w:rPr>
          <w:rFonts w:cstheme="minorHAnsi"/>
          <w:color w:val="000000"/>
        </w:rPr>
        <w:fldChar w:fldCharType="begin"/>
      </w:r>
      <w:r w:rsidR="00840A62">
        <w:rPr>
          <w:rFonts w:cstheme="minorHAnsi"/>
          <w:color w:val="000000"/>
        </w:rPr>
        <w:instrText xml:space="preserve"> ADDIN ZOTERO_ITEM CSL_CITATION {"citationID":"MjLP0eU0","properties":{"formattedCitation":"\\super 39\\nosupersub{}","plainCitation":"39","noteIndex":0},"citationItems":[{"id":24260,"uris":["http://zotero.org/users/3414252/items/YF88YEP6"],"uri":["http://zotero.org/users/3414252/items/YF88YEP6"],"itemData":{"id":24260,"type":"article-journal","abstract":"This paper is about variable selection with the random forests algorithm in presence of correlated predictors. In high-dimensional regression or classification frameworks, variable selection is a difficult task, that becomes even more challenging in the presence of highly correlated predictors. Firstly we provide a theoretical study of the permutation importance measure for an additive regression model. This allows us to describe how the correlation between predictors impacts the permutation importance. Our results motivate the use of the recursive feature elimination (RFE) algorithm for variable selection in this context. This algorithm recursively eliminates the variables using permutation importance measure as a ranking criterion. Next various simulation experiments illustrate the efficiency of the RFE algorithm for selecting a small number of variables together with a good prediction error. Finally, this selection algorithm is tested on the Landsat Satellite data from the UCI Machine Learning Repository.","container-title":"Statistics and Computing","DOI":"10.1007/s11222-016-9646-1","ISSN":"1573-1375","issue":"3","journalAbbreviation":"Stat Comput","language":"en","page":"659-678","source":"Springer Link","title":"Correlation and variable importance in random forests","volume":"27","author":[{"family":"Gregorutti","given":"Baptiste"},{"family":"Michel","given":"Bertrand"},{"family":"Saint-Pierre","given":"Philippe"}],"issued":{"date-parts":[["2017",5,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9</w:t>
      </w:r>
      <w:r w:rsidR="00840A62">
        <w:rPr>
          <w:rFonts w:cstheme="minorHAnsi"/>
          <w:color w:val="000000"/>
        </w:rPr>
        <w:fldChar w:fldCharType="end"/>
      </w:r>
      <w:r w:rsidR="00A75088" w:rsidRPr="00FE29DF">
        <w:rPr>
          <w:rFonts w:cstheme="minorHAnsi"/>
          <w:color w:val="000000"/>
        </w:rPr>
        <w:t xml:space="preserve">) </w:t>
      </w:r>
      <w:commentRangeEnd w:id="119"/>
      <w:r>
        <w:rPr>
          <w:rStyle w:val="CommentReference"/>
        </w:rPr>
        <w:commentReference w:id="119"/>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commentRangeStart w:id="120"/>
      <w:r>
        <w:t>Usage Notes</w:t>
      </w:r>
      <w:commentRangeEnd w:id="120"/>
      <w:r w:rsidR="00E53A56">
        <w:rPr>
          <w:rStyle w:val="CommentReference"/>
          <w:rFonts w:ascii="Calibri" w:hAnsi="Calibri" w:cs="Times New Roman"/>
          <w:b w:val="0"/>
          <w:bCs w:val="0"/>
        </w:rPr>
        <w:commentReference w:id="120"/>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w:t>
      </w:r>
      <w:proofErr w:type="gramStart"/>
      <w:r w:rsidRPr="00A50262">
        <w:t>programs</w:t>
      </w:r>
      <w:proofErr w:type="gramEnd"/>
      <w:r w:rsidRPr="00A50262">
        <w:t xml:space="preserve"> or data-processing workflows if they may help others understand or use the data. Please see our </w:t>
      </w:r>
      <w:hyperlink r:id="rId20"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commentRangeStart w:id="121"/>
      <w:r>
        <w:t>Code A</w:t>
      </w:r>
      <w:r w:rsidR="00DD2C29" w:rsidRPr="00B60457">
        <w:t>vailability</w:t>
      </w:r>
      <w:commentRangeEnd w:id="121"/>
      <w:r w:rsidR="00E53A56">
        <w:rPr>
          <w:rStyle w:val="CommentReference"/>
          <w:rFonts w:ascii="Calibri" w:hAnsi="Calibri" w:cs="Times New Roman"/>
          <w:b w:val="0"/>
          <w:bCs w:val="0"/>
        </w:rPr>
        <w:commentReference w:id="121"/>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A94984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w:t>
      </w:r>
      <w:r w:rsidR="00E53A56">
        <w:rPr>
          <w:rFonts w:asciiTheme="minorHAnsi" w:hAnsiTheme="minorHAnsi" w:cstheme="minorHAnsi"/>
          <w:shd w:val="clear" w:color="auto" w:fill="FFFFFF"/>
        </w:rPr>
        <w:t xml:space="preserve"> </w:t>
      </w:r>
      <w:r w:rsidRPr="00A75088">
        <w:rPr>
          <w:rFonts w:asciiTheme="minorHAnsi" w:hAnsiTheme="minorHAnsi" w:cstheme="minorHAnsi"/>
          <w:shd w:val="clear" w:color="auto" w:fill="FFFFFF"/>
        </w:rPr>
        <w:t>through the University of Colorado Boulder’s Grand Challenge Initiative.</w:t>
      </w:r>
      <w:r w:rsidR="00E53A56">
        <w:rPr>
          <w:rFonts w:asciiTheme="minorHAnsi" w:hAnsiTheme="minorHAnsi" w:cstheme="minorHAnsi"/>
          <w:shd w:val="clear" w:color="auto" w:fill="FFFFFF"/>
        </w:rPr>
        <w:t xml:space="preserve"> We also thank the following individuals and groups who helped us obtain additional monitoring data: </w:t>
      </w:r>
      <w:r w:rsidR="00E53A56">
        <w:t xml:space="preserve">Denise </w:t>
      </w:r>
      <w:proofErr w:type="spellStart"/>
      <w:r w:rsidR="00E53A56">
        <w:t>Odenwalder</w:t>
      </w:r>
      <w:proofErr w:type="spellEnd"/>
      <w:r w:rsidR="00E53A56">
        <w:t xml:space="preserve">, Charles Pearson, and Joseph McCormack at the California Air Resources Board; Seth Lyman at Utah State University for the </w:t>
      </w:r>
      <w:proofErr w:type="spellStart"/>
      <w:r w:rsidR="00E53A56">
        <w:t>Uintah</w:t>
      </w:r>
      <w:proofErr w:type="spellEnd"/>
      <w:r w:rsidR="00E53A56">
        <w:t xml:space="preserve"> Basin PM2.5 data; Geoff </w:t>
      </w:r>
      <w:proofErr w:type="spellStart"/>
      <w:r w:rsidR="00E53A56">
        <w:t>Silcox</w:t>
      </w:r>
      <w:proofErr w:type="spellEnd"/>
      <w:r w:rsidR="00E53A56">
        <w:t xml:space="preserve"> at the University of Utah for the PM2.5 data from the Persistent Cold Air Pool Study (PCAPS). </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w:t>
      </w:r>
      <w:proofErr w:type="gramStart"/>
      <w:r w:rsidR="002438A3">
        <w:t>data</w:t>
      </w:r>
      <w:proofErr w:type="gramEnd"/>
      <w:r w:rsidR="002438A3">
        <w:t xml:space="preserve">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lastRenderedPageBreak/>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t>
      </w:r>
      <w:proofErr w:type="gramStart"/>
      <w:r w:rsidR="00281EFD">
        <w:rPr>
          <w:rFonts w:ascii="Calibri" w:hAnsi="Calibri" w:cs="Times New Roman"/>
          <w:b w:val="0"/>
          <w:bCs w:val="0"/>
          <w:sz w:val="22"/>
          <w:szCs w:val="22"/>
        </w:rPr>
        <w:t>whole,</w:t>
      </w:r>
      <w:r w:rsidRPr="0033109F">
        <w:rPr>
          <w:rFonts w:ascii="Calibri" w:hAnsi="Calibri" w:cs="Times New Roman"/>
          <w:b w:val="0"/>
          <w:bCs w:val="0"/>
          <w:sz w:val="22"/>
          <w:szCs w:val="22"/>
        </w:rPr>
        <w:t xml:space="preserve"> and</w:t>
      </w:r>
      <w:proofErr w:type="gramEnd"/>
      <w:r w:rsidRPr="0033109F">
        <w:rPr>
          <w:rFonts w:ascii="Calibri" w:hAnsi="Calibri" w:cs="Times New Roman"/>
          <w:b w:val="0"/>
          <w:bCs w:val="0"/>
          <w:sz w:val="22"/>
          <w:szCs w:val="22"/>
        </w:rPr>
        <w:t xml:space="preserve">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t>
      </w:r>
      <w:proofErr w:type="gramStart"/>
      <w:r w:rsidRPr="0033109F">
        <w:rPr>
          <w:rFonts w:ascii="Calibri" w:hAnsi="Calibri" w:cs="Times New Roman"/>
          <w:b w:val="0"/>
          <w:bCs w:val="0"/>
          <w:sz w:val="22"/>
          <w:szCs w:val="22"/>
        </w:rPr>
        <w:t>words, and</w:t>
      </w:r>
      <w:proofErr w:type="gramEnd"/>
      <w:r w:rsidRPr="0033109F">
        <w:rPr>
          <w:rFonts w:ascii="Calibri" w:hAnsi="Calibri" w:cs="Times New Roman"/>
          <w:b w:val="0"/>
          <w:bCs w:val="0"/>
          <w:sz w:val="22"/>
          <w:szCs w:val="22"/>
        </w:rPr>
        <w:t xml:space="preserve">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22"/>
      <w:r w:rsidRPr="0033109F">
        <w:t>References</w:t>
      </w:r>
      <w:commentRangeEnd w:id="122"/>
      <w:r w:rsidR="00DD66D7">
        <w:rPr>
          <w:rStyle w:val="CommentReference"/>
          <w:rFonts w:ascii="Calibri" w:hAnsi="Calibri" w:cs="Times New Roman"/>
          <w:b w:val="0"/>
          <w:bCs w:val="0"/>
        </w:rPr>
        <w:commentReference w:id="122"/>
      </w:r>
    </w:p>
    <w:p w14:paraId="0A0FC15D" w14:textId="77777777" w:rsidR="00840A62" w:rsidRPr="00840A62" w:rsidRDefault="0040363D" w:rsidP="00840A62">
      <w:pPr>
        <w:pStyle w:val="Bibliography"/>
        <w:rPr>
          <w:rFonts w:ascii="Times New Roman" w:hAnsi="Times New Roman"/>
          <w:sz w:val="24"/>
          <w:szCs w:val="24"/>
        </w:rPr>
      </w:pPr>
      <w:r>
        <w:fldChar w:fldCharType="begin"/>
      </w:r>
      <w:ins w:id="123" w:author="Colleen Reid" w:date="2020-05-24T21:01:00Z">
        <w:r w:rsidR="00840A62">
          <w:instrText xml:space="preserve"> ADDIN ZOTERO_BIBL {"uncited":[],"omitted":[],"custom":[]} CSL_BIBLIOGRAPHY </w:instrText>
        </w:r>
      </w:ins>
      <w:del w:id="124" w:author="Colleen Reid" w:date="2020-05-24T20:59:00Z">
        <w:r w:rsidDel="00840A62">
          <w:delInstrText xml:space="preserve"> ADDIN ZOTERO_BIBL {"uncited":[],"omitted":[],"custom":[]} CSL_BIBLIOGRAPHY </w:delInstrText>
        </w:r>
      </w:del>
      <w:r>
        <w:fldChar w:fldCharType="separate"/>
      </w:r>
      <w:r w:rsidR="00840A62" w:rsidRPr="00840A62">
        <w:rPr>
          <w:rFonts w:ascii="Times New Roman" w:hAnsi="Times New Roman"/>
          <w:sz w:val="24"/>
          <w:szCs w:val="24"/>
        </w:rPr>
        <w:t>1.</w:t>
      </w:r>
      <w:r w:rsidR="00840A62" w:rsidRPr="00840A62">
        <w:rPr>
          <w:rFonts w:ascii="Times New Roman" w:hAnsi="Times New Roman"/>
          <w:sz w:val="24"/>
          <w:szCs w:val="24"/>
        </w:rPr>
        <w:tab/>
        <w:t xml:space="preserve">Achilleos, S. </w:t>
      </w:r>
      <w:r w:rsidR="00840A62" w:rsidRPr="00840A62">
        <w:rPr>
          <w:rFonts w:ascii="Times New Roman" w:hAnsi="Times New Roman"/>
          <w:i/>
          <w:iCs/>
          <w:sz w:val="24"/>
          <w:szCs w:val="24"/>
        </w:rPr>
        <w:t>et al.</w:t>
      </w:r>
      <w:r w:rsidR="00840A62" w:rsidRPr="00840A62">
        <w:rPr>
          <w:rFonts w:ascii="Times New Roman" w:hAnsi="Times New Roman"/>
          <w:sz w:val="24"/>
          <w:szCs w:val="24"/>
        </w:rPr>
        <w:t xml:space="preserve"> Acute effects of fine particulate matter constituents on mortality: A systematic review and meta-regression analysis. </w:t>
      </w:r>
      <w:r w:rsidR="00840A62" w:rsidRPr="00840A62">
        <w:rPr>
          <w:rFonts w:ascii="Times New Roman" w:hAnsi="Times New Roman"/>
          <w:i/>
          <w:iCs/>
          <w:sz w:val="24"/>
          <w:szCs w:val="24"/>
        </w:rPr>
        <w:t>Environ. Int.</w:t>
      </w:r>
      <w:r w:rsidR="00840A62" w:rsidRPr="00840A62">
        <w:rPr>
          <w:rFonts w:ascii="Times New Roman" w:hAnsi="Times New Roman"/>
          <w:sz w:val="24"/>
          <w:szCs w:val="24"/>
        </w:rPr>
        <w:t xml:space="preserve"> </w:t>
      </w:r>
      <w:r w:rsidR="00840A62" w:rsidRPr="00840A62">
        <w:rPr>
          <w:rFonts w:ascii="Times New Roman" w:hAnsi="Times New Roman"/>
          <w:b/>
          <w:bCs/>
          <w:sz w:val="24"/>
          <w:szCs w:val="24"/>
        </w:rPr>
        <w:t>109</w:t>
      </w:r>
      <w:r w:rsidR="00840A62" w:rsidRPr="00840A62">
        <w:rPr>
          <w:rFonts w:ascii="Times New Roman" w:hAnsi="Times New Roman"/>
          <w:sz w:val="24"/>
          <w:szCs w:val="24"/>
        </w:rPr>
        <w:t>, 89–100 (2017).</w:t>
      </w:r>
    </w:p>
    <w:p w14:paraId="1979C0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w:t>
      </w:r>
      <w:r w:rsidRPr="00840A62">
        <w:rPr>
          <w:rFonts w:ascii="Times New Roman" w:hAnsi="Times New Roman"/>
          <w:sz w:val="24"/>
          <w:szCs w:val="24"/>
        </w:rPr>
        <w:tab/>
        <w:t xml:space="preserve">Xing, Y.-F., Xu, Y.-H., Shi, M.-H. &amp; Lian, Y.-X. The impact of PM2.5 on the human respiratory system. </w:t>
      </w:r>
      <w:r w:rsidRPr="00840A62">
        <w:rPr>
          <w:rFonts w:ascii="Times New Roman" w:hAnsi="Times New Roman"/>
          <w:i/>
          <w:iCs/>
          <w:sz w:val="24"/>
          <w:szCs w:val="24"/>
        </w:rPr>
        <w:t>J. Thorac. Dis.</w:t>
      </w:r>
      <w:r w:rsidRPr="00840A62">
        <w:rPr>
          <w:rFonts w:ascii="Times New Roman" w:hAnsi="Times New Roman"/>
          <w:sz w:val="24"/>
          <w:szCs w:val="24"/>
        </w:rPr>
        <w:t xml:space="preserve"> </w:t>
      </w:r>
      <w:r w:rsidRPr="00840A62">
        <w:rPr>
          <w:rFonts w:ascii="Times New Roman" w:hAnsi="Times New Roman"/>
          <w:b/>
          <w:bCs/>
          <w:sz w:val="24"/>
          <w:szCs w:val="24"/>
        </w:rPr>
        <w:t>8</w:t>
      </w:r>
      <w:r w:rsidRPr="00840A62">
        <w:rPr>
          <w:rFonts w:ascii="Times New Roman" w:hAnsi="Times New Roman"/>
          <w:sz w:val="24"/>
          <w:szCs w:val="24"/>
        </w:rPr>
        <w:t>, E69-74 (2016).</w:t>
      </w:r>
    </w:p>
    <w:p w14:paraId="6EDD1B7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w:t>
      </w:r>
      <w:r w:rsidRPr="00840A62">
        <w:rPr>
          <w:rFonts w:ascii="Times New Roman" w:hAnsi="Times New Roman"/>
          <w:sz w:val="24"/>
          <w:szCs w:val="24"/>
        </w:rPr>
        <w:tab/>
        <w:t xml:space="preserve">Rajagopalan, S., Al-Kindi, S. G. &amp; Brook, R. D. Air Pollution and Cardiovascular Disease: JACC State-of-the-Art Review. </w:t>
      </w:r>
      <w:r w:rsidRPr="00840A62">
        <w:rPr>
          <w:rFonts w:ascii="Times New Roman" w:hAnsi="Times New Roman"/>
          <w:i/>
          <w:iCs/>
          <w:sz w:val="24"/>
          <w:szCs w:val="24"/>
        </w:rPr>
        <w:t>J. Am. Coll. Cardiol.</w:t>
      </w:r>
      <w:r w:rsidRPr="00840A62">
        <w:rPr>
          <w:rFonts w:ascii="Times New Roman" w:hAnsi="Times New Roman"/>
          <w:sz w:val="24"/>
          <w:szCs w:val="24"/>
        </w:rPr>
        <w:t xml:space="preserve"> </w:t>
      </w:r>
      <w:r w:rsidRPr="00840A62">
        <w:rPr>
          <w:rFonts w:ascii="Times New Roman" w:hAnsi="Times New Roman"/>
          <w:b/>
          <w:bCs/>
          <w:sz w:val="24"/>
          <w:szCs w:val="24"/>
        </w:rPr>
        <w:t>72</w:t>
      </w:r>
      <w:r w:rsidRPr="00840A62">
        <w:rPr>
          <w:rFonts w:ascii="Times New Roman" w:hAnsi="Times New Roman"/>
          <w:sz w:val="24"/>
          <w:szCs w:val="24"/>
        </w:rPr>
        <w:t>, 2054–2070 (2018).</w:t>
      </w:r>
    </w:p>
    <w:p w14:paraId="3374A00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4.</w:t>
      </w:r>
      <w:r w:rsidRPr="00840A62">
        <w:rPr>
          <w:rFonts w:ascii="Times New Roman" w:hAnsi="Times New Roman"/>
          <w:sz w:val="24"/>
          <w:szCs w:val="24"/>
        </w:rPr>
        <w:tab/>
        <w:t xml:space="preserve">Klepac, P., Locatelli, I., Korošec, S., Künzli, N. &amp; Kukec, A. Ambient air pollution and pregnancy outcomes: A comprehensive review and identification of environmental public health challenges.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67</w:t>
      </w:r>
      <w:r w:rsidRPr="00840A62">
        <w:rPr>
          <w:rFonts w:ascii="Times New Roman" w:hAnsi="Times New Roman"/>
          <w:sz w:val="24"/>
          <w:szCs w:val="24"/>
        </w:rPr>
        <w:t>, 144–159 (2018).</w:t>
      </w:r>
    </w:p>
    <w:p w14:paraId="1C2C95C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5.</w:t>
      </w:r>
      <w:r w:rsidRPr="00840A62">
        <w:rPr>
          <w:rFonts w:ascii="Times New Roman" w:hAnsi="Times New Roman"/>
          <w:sz w:val="24"/>
          <w:szCs w:val="24"/>
        </w:rPr>
        <w:tab/>
        <w:t xml:space="preserve">Hamra, G. B. </w:t>
      </w:r>
      <w:r w:rsidRPr="00840A62">
        <w:rPr>
          <w:rFonts w:ascii="Times New Roman" w:hAnsi="Times New Roman"/>
          <w:i/>
          <w:iCs/>
          <w:sz w:val="24"/>
          <w:szCs w:val="24"/>
        </w:rPr>
        <w:t>et al.</w:t>
      </w:r>
      <w:r w:rsidRPr="00840A62">
        <w:rPr>
          <w:rFonts w:ascii="Times New Roman" w:hAnsi="Times New Roman"/>
          <w:sz w:val="24"/>
          <w:szCs w:val="24"/>
        </w:rPr>
        <w:t xml:space="preserve"> Outdoor particulate matter exposure and lung cancer: a systematic review and meta-analysi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2</w:t>
      </w:r>
      <w:r w:rsidRPr="00840A62">
        <w:rPr>
          <w:rFonts w:ascii="Times New Roman" w:hAnsi="Times New Roman"/>
          <w:sz w:val="24"/>
          <w:szCs w:val="24"/>
        </w:rPr>
        <w:t>, 906–911 (2014).</w:t>
      </w:r>
    </w:p>
    <w:p w14:paraId="757B77B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6.</w:t>
      </w:r>
      <w:r w:rsidRPr="00840A62">
        <w:rPr>
          <w:rFonts w:ascii="Times New Roman" w:hAnsi="Times New Roman"/>
          <w:sz w:val="24"/>
          <w:szCs w:val="24"/>
        </w:rPr>
        <w:tab/>
        <w:t xml:space="preserve">Fann, N., Kim, S.-Y., Olives, C. &amp; Sheppard, L. Estimated Changes in Life Expectancy and Adult Mortality Resulting from Declining PM2.5 Exposures in the Contiguous United States: 1980-2010.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5</w:t>
      </w:r>
      <w:r w:rsidRPr="00840A62">
        <w:rPr>
          <w:rFonts w:ascii="Times New Roman" w:hAnsi="Times New Roman"/>
          <w:sz w:val="24"/>
          <w:szCs w:val="24"/>
        </w:rPr>
        <w:t>, 097003 (2017).</w:t>
      </w:r>
    </w:p>
    <w:p w14:paraId="1CAD9C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7.</w:t>
      </w:r>
      <w:r w:rsidRPr="00840A62">
        <w:rPr>
          <w:rFonts w:ascii="Times New Roman" w:hAnsi="Times New Roman"/>
          <w:sz w:val="24"/>
          <w:szCs w:val="24"/>
        </w:rPr>
        <w:tab/>
        <w:t xml:space="preserve">McClure, C. D. &amp; Jaffe, D. A. US particulate matter air quality improves except in wildfire-prone areas. </w:t>
      </w:r>
      <w:r w:rsidRPr="00840A62">
        <w:rPr>
          <w:rFonts w:ascii="Times New Roman" w:hAnsi="Times New Roman"/>
          <w:i/>
          <w:iCs/>
          <w:sz w:val="24"/>
          <w:szCs w:val="24"/>
        </w:rPr>
        <w:t>Proc. Natl. Acad. Sci.</w:t>
      </w:r>
      <w:r w:rsidRPr="00840A62">
        <w:rPr>
          <w:rFonts w:ascii="Times New Roman" w:hAnsi="Times New Roman"/>
          <w:sz w:val="24"/>
          <w:szCs w:val="24"/>
        </w:rPr>
        <w:t xml:space="preserve"> 201804353 (2018) doi:10.1073/pnas.1804353115.</w:t>
      </w:r>
    </w:p>
    <w:p w14:paraId="4B5B8FA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8.</w:t>
      </w:r>
      <w:r w:rsidRPr="00840A62">
        <w:rPr>
          <w:rFonts w:ascii="Times New Roman" w:hAnsi="Times New Roman"/>
          <w:sz w:val="24"/>
          <w:szCs w:val="24"/>
        </w:rPr>
        <w:tab/>
        <w:t xml:space="preserve">O’Dell, K., Ford, B., Fischer, E. V. &amp; Pierce, J. R. The contribution of wildland-fire smoke to US PM2.5 and its influence on recent trend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8b05430.</w:t>
      </w:r>
    </w:p>
    <w:p w14:paraId="12A40AD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9.</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Associations between respiratory health and ozone and fine particulate matter during a wildfire event.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29</w:t>
      </w:r>
      <w:r w:rsidRPr="00840A62">
        <w:rPr>
          <w:rFonts w:ascii="Times New Roman" w:hAnsi="Times New Roman"/>
          <w:sz w:val="24"/>
          <w:szCs w:val="24"/>
        </w:rPr>
        <w:t>, 291–298 (2019).</w:t>
      </w:r>
    </w:p>
    <w:p w14:paraId="3A407A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0.</w:t>
      </w:r>
      <w:r w:rsidRPr="00840A62">
        <w:rPr>
          <w:rFonts w:ascii="Times New Roman" w:hAnsi="Times New Roman"/>
          <w:sz w:val="24"/>
          <w:szCs w:val="24"/>
        </w:rPr>
        <w:tab/>
        <w:t xml:space="preserve">Brokamp, C., Brandt, E. B. &amp; Ryan, P. H. Assessing Exposure to Outdoor Air Pollution for Epidemiological Studies: Model-based and Personal Sampling Strategies. </w:t>
      </w:r>
      <w:r w:rsidRPr="00840A62">
        <w:rPr>
          <w:rFonts w:ascii="Times New Roman" w:hAnsi="Times New Roman"/>
          <w:i/>
          <w:iCs/>
          <w:sz w:val="24"/>
          <w:szCs w:val="24"/>
        </w:rPr>
        <w:t>J. Allergy Clin. Immunol.</w:t>
      </w:r>
      <w:r w:rsidRPr="00840A62">
        <w:rPr>
          <w:rFonts w:ascii="Times New Roman" w:hAnsi="Times New Roman"/>
          <w:sz w:val="24"/>
          <w:szCs w:val="24"/>
        </w:rPr>
        <w:t xml:space="preserve"> (2019) doi:10.1016/j.jaci.2019.04.019.</w:t>
      </w:r>
    </w:p>
    <w:p w14:paraId="56AA3FA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11.</w:t>
      </w:r>
      <w:r w:rsidRPr="00840A62">
        <w:rPr>
          <w:rFonts w:ascii="Times New Roman" w:hAnsi="Times New Roman"/>
          <w:sz w:val="24"/>
          <w:szCs w:val="24"/>
        </w:rPr>
        <w:tab/>
        <w:t xml:space="preserve">Zeger, S. L. </w:t>
      </w:r>
      <w:r w:rsidRPr="00840A62">
        <w:rPr>
          <w:rFonts w:ascii="Times New Roman" w:hAnsi="Times New Roman"/>
          <w:i/>
          <w:iCs/>
          <w:sz w:val="24"/>
          <w:szCs w:val="24"/>
        </w:rPr>
        <w:t>et al.</w:t>
      </w:r>
      <w:r w:rsidRPr="00840A62">
        <w:rPr>
          <w:rFonts w:ascii="Times New Roman" w:hAnsi="Times New Roman"/>
          <w:sz w:val="24"/>
          <w:szCs w:val="24"/>
        </w:rPr>
        <w:t xml:space="preserve"> Exposure measurement error in time-series studies of air pollution: concepts and consequence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08</w:t>
      </w:r>
      <w:r w:rsidRPr="00840A62">
        <w:rPr>
          <w:rFonts w:ascii="Times New Roman" w:hAnsi="Times New Roman"/>
          <w:sz w:val="24"/>
          <w:szCs w:val="24"/>
        </w:rPr>
        <w:t>, 419–426 (2000).</w:t>
      </w:r>
    </w:p>
    <w:p w14:paraId="5C58A7A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2.</w:t>
      </w:r>
      <w:r w:rsidRPr="00840A62">
        <w:rPr>
          <w:rFonts w:ascii="Times New Roman" w:hAnsi="Times New Roman"/>
          <w:sz w:val="24"/>
          <w:szCs w:val="24"/>
        </w:rPr>
        <w:tab/>
        <w:t xml:space="preserve">Liu, J. C., Pereira, G., Uhl, S. A., Bravo, M. A. &amp; Bell, M. L. A systematic review of the physical health impacts from non-occupational exposure to wildfire smoke.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36</w:t>
      </w:r>
      <w:r w:rsidRPr="00840A62">
        <w:rPr>
          <w:rFonts w:ascii="Times New Roman" w:hAnsi="Times New Roman"/>
          <w:sz w:val="24"/>
          <w:szCs w:val="24"/>
        </w:rPr>
        <w:t>, 120–132 (2015).</w:t>
      </w:r>
    </w:p>
    <w:p w14:paraId="5023D40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3.</w:t>
      </w:r>
      <w:r w:rsidRPr="00840A62">
        <w:rPr>
          <w:rFonts w:ascii="Times New Roman" w:hAnsi="Times New Roman"/>
          <w:sz w:val="24"/>
          <w:szCs w:val="24"/>
        </w:rPr>
        <w:tab/>
        <w:t xml:space="preserve">Hu, H. </w:t>
      </w:r>
      <w:r w:rsidRPr="00840A62">
        <w:rPr>
          <w:rFonts w:ascii="Times New Roman" w:hAnsi="Times New Roman"/>
          <w:i/>
          <w:iCs/>
          <w:sz w:val="24"/>
          <w:szCs w:val="24"/>
        </w:rPr>
        <w:t>et al.</w:t>
      </w:r>
      <w:r w:rsidRPr="00840A62">
        <w:rPr>
          <w:rFonts w:ascii="Times New Roman" w:hAnsi="Times New Roman"/>
          <w:sz w:val="24"/>
          <w:szCs w:val="24"/>
        </w:rPr>
        <w:t xml:space="preserve"> Satellite-based high-resolution mapping of ground-level PM2.5 concentrations over East China using a spatiotemporal regression kriging model. </w:t>
      </w:r>
      <w:r w:rsidRPr="00840A62">
        <w:rPr>
          <w:rFonts w:ascii="Times New Roman" w:hAnsi="Times New Roman"/>
          <w:i/>
          <w:iCs/>
          <w:sz w:val="24"/>
          <w:szCs w:val="24"/>
        </w:rPr>
        <w:t>Sci. Total Environ.</w:t>
      </w:r>
      <w:r w:rsidRPr="00840A62">
        <w:rPr>
          <w:rFonts w:ascii="Times New Roman" w:hAnsi="Times New Roman"/>
          <w:sz w:val="24"/>
          <w:szCs w:val="24"/>
        </w:rPr>
        <w:t xml:space="preserve"> </w:t>
      </w:r>
      <w:r w:rsidRPr="00840A62">
        <w:rPr>
          <w:rFonts w:ascii="Times New Roman" w:hAnsi="Times New Roman"/>
          <w:b/>
          <w:bCs/>
          <w:sz w:val="24"/>
          <w:szCs w:val="24"/>
        </w:rPr>
        <w:t>672</w:t>
      </w:r>
      <w:r w:rsidRPr="00840A62">
        <w:rPr>
          <w:rFonts w:ascii="Times New Roman" w:hAnsi="Times New Roman"/>
          <w:sz w:val="24"/>
          <w:szCs w:val="24"/>
        </w:rPr>
        <w:t>, 479–490 (2019).</w:t>
      </w:r>
    </w:p>
    <w:p w14:paraId="0989289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4.</w:t>
      </w:r>
      <w:r w:rsidRPr="00840A62">
        <w:rPr>
          <w:rFonts w:ascii="Times New Roman" w:hAnsi="Times New Roman"/>
          <w:sz w:val="24"/>
          <w:szCs w:val="24"/>
        </w:rPr>
        <w:tab/>
        <w:t xml:space="preserve">Lassman, W. </w:t>
      </w:r>
      <w:r w:rsidRPr="00840A62">
        <w:rPr>
          <w:rFonts w:ascii="Times New Roman" w:hAnsi="Times New Roman"/>
          <w:i/>
          <w:iCs/>
          <w:sz w:val="24"/>
          <w:szCs w:val="24"/>
        </w:rPr>
        <w:t>et al.</w:t>
      </w:r>
      <w:r w:rsidRPr="00840A62">
        <w:rPr>
          <w:rFonts w:ascii="Times New Roman" w:hAnsi="Times New Roman"/>
          <w:sz w:val="24"/>
          <w:szCs w:val="24"/>
        </w:rPr>
        <w:t xml:space="preserve"> Spatial and temporal estimates of population exposure to wildfire smoke during the Washington state 2012 wildfire season using blended model, satellite, and in situ data. </w:t>
      </w:r>
      <w:r w:rsidRPr="00840A62">
        <w:rPr>
          <w:rFonts w:ascii="Times New Roman" w:hAnsi="Times New Roman"/>
          <w:i/>
          <w:iCs/>
          <w:sz w:val="24"/>
          <w:szCs w:val="24"/>
        </w:rPr>
        <w:t>GeoHealth</w:t>
      </w:r>
      <w:r w:rsidRPr="00840A62">
        <w:rPr>
          <w:rFonts w:ascii="Times New Roman" w:hAnsi="Times New Roman"/>
          <w:sz w:val="24"/>
          <w:szCs w:val="24"/>
        </w:rPr>
        <w:t xml:space="preserve"> </w:t>
      </w:r>
      <w:r w:rsidRPr="00840A62">
        <w:rPr>
          <w:rFonts w:ascii="Times New Roman" w:hAnsi="Times New Roman"/>
          <w:b/>
          <w:bCs/>
          <w:sz w:val="24"/>
          <w:szCs w:val="24"/>
        </w:rPr>
        <w:t>1</w:t>
      </w:r>
      <w:r w:rsidRPr="00840A62">
        <w:rPr>
          <w:rFonts w:ascii="Times New Roman" w:hAnsi="Times New Roman"/>
          <w:sz w:val="24"/>
          <w:szCs w:val="24"/>
        </w:rPr>
        <w:t>, 106–121 (2017).</w:t>
      </w:r>
    </w:p>
    <w:p w14:paraId="6DE811B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5.</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Spatiotemporal prediction of fine particulate matter during the 2008 northern California wildfires using machine learn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49</w:t>
      </w:r>
      <w:r w:rsidRPr="00840A62">
        <w:rPr>
          <w:rFonts w:ascii="Times New Roman" w:hAnsi="Times New Roman"/>
          <w:sz w:val="24"/>
          <w:szCs w:val="24"/>
        </w:rPr>
        <w:t>, 3887–96 (2015).</w:t>
      </w:r>
    </w:p>
    <w:p w14:paraId="7AFC44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6.</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ssessing PM2.5 Exposures with High Spatiotemporal Resolution across the Continental United States.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50</w:t>
      </w:r>
      <w:r w:rsidRPr="00840A62">
        <w:rPr>
          <w:rFonts w:ascii="Times New Roman" w:hAnsi="Times New Roman"/>
          <w:sz w:val="24"/>
          <w:szCs w:val="24"/>
        </w:rPr>
        <w:t>, 4712–21 (2016).</w:t>
      </w:r>
    </w:p>
    <w:p w14:paraId="3ADF333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7.</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30</w:t>
      </w:r>
      <w:r w:rsidRPr="00840A62">
        <w:rPr>
          <w:rFonts w:ascii="Times New Roman" w:hAnsi="Times New Roman"/>
          <w:sz w:val="24"/>
          <w:szCs w:val="24"/>
        </w:rPr>
        <w:t>, 104909 (2019).</w:t>
      </w:r>
    </w:p>
    <w:p w14:paraId="1FBD666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8.</w:t>
      </w:r>
      <w:r w:rsidRPr="00840A62">
        <w:rPr>
          <w:rFonts w:ascii="Times New Roman" w:hAnsi="Times New Roman"/>
          <w:sz w:val="24"/>
          <w:szCs w:val="24"/>
        </w:rPr>
        <w:tab/>
        <w:t xml:space="preserve">Hu, X. </w:t>
      </w:r>
      <w:r w:rsidRPr="00840A62">
        <w:rPr>
          <w:rFonts w:ascii="Times New Roman" w:hAnsi="Times New Roman"/>
          <w:i/>
          <w:iCs/>
          <w:sz w:val="24"/>
          <w:szCs w:val="24"/>
        </w:rPr>
        <w:t>et al.</w:t>
      </w:r>
      <w:r w:rsidRPr="00840A62">
        <w:rPr>
          <w:rFonts w:ascii="Times New Roman" w:hAnsi="Times New Roman"/>
          <w:sz w:val="24"/>
          <w:szCs w:val="24"/>
        </w:rPr>
        <w:t xml:space="preserve"> Estimating PM2.5 Concentrations in the Conterminous United States Using the Random Forest Approach.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936–6944 (2017).</w:t>
      </w:r>
    </w:p>
    <w:p w14:paraId="400F577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9.</w:t>
      </w:r>
      <w:r w:rsidRPr="00840A62">
        <w:rPr>
          <w:rFonts w:ascii="Times New Roman" w:hAnsi="Times New Roman"/>
          <w:sz w:val="24"/>
          <w:szCs w:val="24"/>
        </w:rPr>
        <w:tab/>
        <w:t xml:space="preserve">Bellinger, C., Jabbar, M. S. M., Zaiane, O. &amp; Osornio-Vargas, A. A systematic review of data mining and machine learning for air pollution epidemiology. </w:t>
      </w:r>
      <w:r w:rsidRPr="00840A62">
        <w:rPr>
          <w:rFonts w:ascii="Times New Roman" w:hAnsi="Times New Roman"/>
          <w:i/>
          <w:iCs/>
          <w:sz w:val="24"/>
          <w:szCs w:val="24"/>
        </w:rPr>
        <w:t>Bmc Public Health</w:t>
      </w:r>
      <w:r w:rsidRPr="00840A62">
        <w:rPr>
          <w:rFonts w:ascii="Times New Roman" w:hAnsi="Times New Roman"/>
          <w:sz w:val="24"/>
          <w:szCs w:val="24"/>
        </w:rPr>
        <w:t xml:space="preserve"> </w:t>
      </w:r>
      <w:r w:rsidRPr="00840A62">
        <w:rPr>
          <w:rFonts w:ascii="Times New Roman" w:hAnsi="Times New Roman"/>
          <w:b/>
          <w:bCs/>
          <w:sz w:val="24"/>
          <w:szCs w:val="24"/>
        </w:rPr>
        <w:t>17</w:t>
      </w:r>
      <w:r w:rsidRPr="00840A62">
        <w:rPr>
          <w:rFonts w:ascii="Times New Roman" w:hAnsi="Times New Roman"/>
          <w:sz w:val="24"/>
          <w:szCs w:val="24"/>
        </w:rPr>
        <w:t>, 907 (2017).</w:t>
      </w:r>
    </w:p>
    <w:p w14:paraId="279A367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0.</w:t>
      </w:r>
      <w:r w:rsidRPr="00840A62">
        <w:rPr>
          <w:rFonts w:ascii="Times New Roman" w:hAnsi="Times New Roman"/>
          <w:sz w:val="24"/>
          <w:szCs w:val="24"/>
        </w:rPr>
        <w:tab/>
        <w:t xml:space="preserve">Silcox, G. D., Kelly, K. E., Crosman, E. T., Whiteman, C. D. &amp; Allen, B. L. Wintertime PM2.5 concentrations during persistent, multi-day cold-air pools in a mountain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6</w:t>
      </w:r>
      <w:r w:rsidRPr="00840A62">
        <w:rPr>
          <w:rFonts w:ascii="Times New Roman" w:hAnsi="Times New Roman"/>
          <w:sz w:val="24"/>
          <w:szCs w:val="24"/>
        </w:rPr>
        <w:t>, 17–24 (2012).</w:t>
      </w:r>
    </w:p>
    <w:p w14:paraId="622901D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1.</w:t>
      </w:r>
      <w:r w:rsidRPr="00840A62">
        <w:rPr>
          <w:rFonts w:ascii="Times New Roman" w:hAnsi="Times New Roman"/>
          <w:sz w:val="24"/>
          <w:szCs w:val="24"/>
        </w:rPr>
        <w:tab/>
        <w:t xml:space="preserve">Chudnovsky, A. A., Kostinski, A., Lyapustin, A. &amp; Koutrakis, P. Spatial scales of pollution from variable resolution satellite imaging. </w:t>
      </w:r>
      <w:r w:rsidRPr="00840A62">
        <w:rPr>
          <w:rFonts w:ascii="Times New Roman" w:hAnsi="Times New Roman"/>
          <w:i/>
          <w:iCs/>
          <w:sz w:val="24"/>
          <w:szCs w:val="24"/>
        </w:rPr>
        <w:t>Env. Pollut</w:t>
      </w:r>
      <w:r w:rsidRPr="00840A62">
        <w:rPr>
          <w:rFonts w:ascii="Times New Roman" w:hAnsi="Times New Roman"/>
          <w:sz w:val="24"/>
          <w:szCs w:val="24"/>
        </w:rPr>
        <w:t xml:space="preserve"> </w:t>
      </w:r>
      <w:r w:rsidRPr="00840A62">
        <w:rPr>
          <w:rFonts w:ascii="Times New Roman" w:hAnsi="Times New Roman"/>
          <w:b/>
          <w:bCs/>
          <w:sz w:val="24"/>
          <w:szCs w:val="24"/>
        </w:rPr>
        <w:t>172C</w:t>
      </w:r>
      <w:r w:rsidRPr="00840A62">
        <w:rPr>
          <w:rFonts w:ascii="Times New Roman" w:hAnsi="Times New Roman"/>
          <w:sz w:val="24"/>
          <w:szCs w:val="24"/>
        </w:rPr>
        <w:t>, 131–138 (2012).</w:t>
      </w:r>
    </w:p>
    <w:p w14:paraId="5A39A52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2.</w:t>
      </w:r>
      <w:r w:rsidRPr="00840A62">
        <w:rPr>
          <w:rFonts w:ascii="Times New Roman" w:hAnsi="Times New Roman"/>
          <w:sz w:val="24"/>
          <w:szCs w:val="24"/>
        </w:rPr>
        <w:tab/>
        <w:t xml:space="preserve">Lee, H. J. Benefits of High Resolution PM2.5 Prediction using Satellite MAIAC AOD and Land Use Regression for Exposure Assessment: California Example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9b03799.</w:t>
      </w:r>
    </w:p>
    <w:p w14:paraId="7081742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3.</w:t>
      </w:r>
      <w:r w:rsidRPr="00840A62">
        <w:rPr>
          <w:rFonts w:ascii="Times New Roman" w:hAnsi="Times New Roman"/>
          <w:sz w:val="24"/>
          <w:szCs w:val="24"/>
        </w:rPr>
        <w:tab/>
        <w:t xml:space="preserve">Geng, G. </w:t>
      </w:r>
      <w:r w:rsidRPr="00840A62">
        <w:rPr>
          <w:rFonts w:ascii="Times New Roman" w:hAnsi="Times New Roman"/>
          <w:i/>
          <w:iCs/>
          <w:sz w:val="24"/>
          <w:szCs w:val="24"/>
        </w:rPr>
        <w:t>et al.</w:t>
      </w:r>
      <w:r w:rsidRPr="00840A62">
        <w:rPr>
          <w:rFonts w:ascii="Times New Roman" w:hAnsi="Times New Roman"/>
          <w:sz w:val="24"/>
          <w:szCs w:val="24"/>
        </w:rPr>
        <w:t xml:space="preserve"> Satellite-Based Daily PM2.5 Estimates During Fire Seasons in Colorado. </w:t>
      </w:r>
      <w:r w:rsidRPr="00840A62">
        <w:rPr>
          <w:rFonts w:ascii="Times New Roman" w:hAnsi="Times New Roman"/>
          <w:i/>
          <w:iCs/>
          <w:sz w:val="24"/>
          <w:szCs w:val="24"/>
        </w:rPr>
        <w:t>J. Geophys. Res.-Atmospheres</w:t>
      </w:r>
      <w:r w:rsidRPr="00840A62">
        <w:rPr>
          <w:rFonts w:ascii="Times New Roman" w:hAnsi="Times New Roman"/>
          <w:sz w:val="24"/>
          <w:szCs w:val="24"/>
        </w:rPr>
        <w:t xml:space="preserve"> </w:t>
      </w:r>
      <w:r w:rsidRPr="00840A62">
        <w:rPr>
          <w:rFonts w:ascii="Times New Roman" w:hAnsi="Times New Roman"/>
          <w:b/>
          <w:bCs/>
          <w:sz w:val="24"/>
          <w:szCs w:val="24"/>
        </w:rPr>
        <w:t>123</w:t>
      </w:r>
      <w:r w:rsidRPr="00840A62">
        <w:rPr>
          <w:rFonts w:ascii="Times New Roman" w:hAnsi="Times New Roman"/>
          <w:sz w:val="24"/>
          <w:szCs w:val="24"/>
        </w:rPr>
        <w:t>, 8159–8171 (2018).</w:t>
      </w:r>
    </w:p>
    <w:p w14:paraId="3152C6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4.</w:t>
      </w:r>
      <w:r w:rsidRPr="00840A62">
        <w:rPr>
          <w:rFonts w:ascii="Times New Roman" w:hAnsi="Times New Roman"/>
          <w:sz w:val="24"/>
          <w:szCs w:val="24"/>
        </w:rPr>
        <w:tab/>
        <w:t xml:space="preserve">Li, R., Ma, T., Xu, Q. &amp; Song, X. Using MAIAC AOD to verify the PM2.5 spatial patterns of a land use regression model. </w:t>
      </w:r>
      <w:r w:rsidRPr="00840A62">
        <w:rPr>
          <w:rFonts w:ascii="Times New Roman" w:hAnsi="Times New Roman"/>
          <w:i/>
          <w:iCs/>
          <w:sz w:val="24"/>
          <w:szCs w:val="24"/>
        </w:rPr>
        <w:t>Environ. Pollut. Barking Essex 1987</w:t>
      </w:r>
      <w:r w:rsidRPr="00840A62">
        <w:rPr>
          <w:rFonts w:ascii="Times New Roman" w:hAnsi="Times New Roman"/>
          <w:sz w:val="24"/>
          <w:szCs w:val="24"/>
        </w:rPr>
        <w:t xml:space="preserve"> </w:t>
      </w:r>
      <w:r w:rsidRPr="00840A62">
        <w:rPr>
          <w:rFonts w:ascii="Times New Roman" w:hAnsi="Times New Roman"/>
          <w:b/>
          <w:bCs/>
          <w:sz w:val="24"/>
          <w:szCs w:val="24"/>
        </w:rPr>
        <w:t>243</w:t>
      </w:r>
      <w:r w:rsidRPr="00840A62">
        <w:rPr>
          <w:rFonts w:ascii="Times New Roman" w:hAnsi="Times New Roman"/>
          <w:sz w:val="24"/>
          <w:szCs w:val="24"/>
        </w:rPr>
        <w:t>, 501–509 (2018).</w:t>
      </w:r>
    </w:p>
    <w:p w14:paraId="4F8B7DD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5.</w:t>
      </w:r>
      <w:r w:rsidRPr="00840A62">
        <w:rPr>
          <w:rFonts w:ascii="Times New Roman" w:hAnsi="Times New Roman"/>
          <w:sz w:val="24"/>
          <w:szCs w:val="24"/>
        </w:rPr>
        <w:tab/>
        <w:t xml:space="preserve">Liu, Y., Sarnat, J. A., Kilaru, V., Jacob, D. J. &amp; Koutrakis, P. Estimating ground-level PM2.5 in the eastern United States using satellite remote sens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39</w:t>
      </w:r>
      <w:r w:rsidRPr="00840A62">
        <w:rPr>
          <w:rFonts w:ascii="Times New Roman" w:hAnsi="Times New Roman"/>
          <w:sz w:val="24"/>
          <w:szCs w:val="24"/>
        </w:rPr>
        <w:t>, 3269–78 (2005).</w:t>
      </w:r>
    </w:p>
    <w:p w14:paraId="35680BC8"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6.</w:t>
      </w:r>
      <w:r w:rsidRPr="00840A62">
        <w:rPr>
          <w:rFonts w:ascii="Times New Roman" w:hAnsi="Times New Roman"/>
          <w:sz w:val="24"/>
          <w:szCs w:val="24"/>
        </w:rPr>
        <w:tab/>
        <w:t xml:space="preserve">Rappold, A. G., Reyes, J., Pouliot, G., Cascio, W. E. &amp; Diaz-Sanchez, D. Community Vulnerability to Health Impacts of Wildland Fire Smoke Exposure.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674–6682 (2017).</w:t>
      </w:r>
    </w:p>
    <w:p w14:paraId="7398CD9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7.</w:t>
      </w:r>
      <w:r w:rsidRPr="00840A62">
        <w:rPr>
          <w:rFonts w:ascii="Times New Roman" w:hAnsi="Times New Roman"/>
          <w:sz w:val="24"/>
          <w:szCs w:val="24"/>
        </w:rPr>
        <w:tab/>
        <w:t xml:space="preserve">Giglio, L., Csiszar, I. &amp; Justice, C. O. Global distribution and seasonality of active fires as observed with the Terra and Aqua Moderate Resolution Imaging Spectroradiometer (MODIS) sensors. </w:t>
      </w:r>
      <w:r w:rsidRPr="00840A62">
        <w:rPr>
          <w:rFonts w:ascii="Times New Roman" w:hAnsi="Times New Roman"/>
          <w:i/>
          <w:iCs/>
          <w:sz w:val="24"/>
          <w:szCs w:val="24"/>
        </w:rPr>
        <w:t>J. Geophys. Res. Biogeosciences</w:t>
      </w:r>
      <w:r w:rsidRPr="00840A62">
        <w:rPr>
          <w:rFonts w:ascii="Times New Roman" w:hAnsi="Times New Roman"/>
          <w:sz w:val="24"/>
          <w:szCs w:val="24"/>
        </w:rPr>
        <w:t xml:space="preserve"> </w:t>
      </w:r>
      <w:r w:rsidRPr="00840A62">
        <w:rPr>
          <w:rFonts w:ascii="Times New Roman" w:hAnsi="Times New Roman"/>
          <w:b/>
          <w:bCs/>
          <w:sz w:val="24"/>
          <w:szCs w:val="24"/>
        </w:rPr>
        <w:t>111</w:t>
      </w:r>
      <w:r w:rsidRPr="00840A62">
        <w:rPr>
          <w:rFonts w:ascii="Times New Roman" w:hAnsi="Times New Roman"/>
          <w:sz w:val="24"/>
          <w:szCs w:val="24"/>
        </w:rPr>
        <w:t>, (2006).</w:t>
      </w:r>
    </w:p>
    <w:p w14:paraId="48144D8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8.</w:t>
      </w:r>
      <w:r w:rsidRPr="00840A62">
        <w:rPr>
          <w:rFonts w:ascii="Times New Roman" w:hAnsi="Times New Roman"/>
          <w:sz w:val="24"/>
          <w:szCs w:val="24"/>
        </w:rPr>
        <w:tab/>
        <w:t xml:space="preserve">Hawbaker, T. J. </w:t>
      </w:r>
      <w:r w:rsidRPr="00840A62">
        <w:rPr>
          <w:rFonts w:ascii="Times New Roman" w:hAnsi="Times New Roman"/>
          <w:i/>
          <w:iCs/>
          <w:sz w:val="24"/>
          <w:szCs w:val="24"/>
        </w:rPr>
        <w:t>et al.</w:t>
      </w:r>
      <w:r w:rsidRPr="00840A62">
        <w:rPr>
          <w:rFonts w:ascii="Times New Roman" w:hAnsi="Times New Roman"/>
          <w:sz w:val="24"/>
          <w:szCs w:val="24"/>
        </w:rPr>
        <w:t xml:space="preserve"> Mapping burned areas using dense time-series of Landsat data. </w:t>
      </w:r>
      <w:r w:rsidRPr="00840A62">
        <w:rPr>
          <w:rFonts w:ascii="Times New Roman" w:hAnsi="Times New Roman"/>
          <w:i/>
          <w:iCs/>
          <w:sz w:val="24"/>
          <w:szCs w:val="24"/>
        </w:rPr>
        <w:t>Remote Sens. Environ.</w:t>
      </w:r>
      <w:r w:rsidRPr="00840A62">
        <w:rPr>
          <w:rFonts w:ascii="Times New Roman" w:hAnsi="Times New Roman"/>
          <w:sz w:val="24"/>
          <w:szCs w:val="24"/>
        </w:rPr>
        <w:t xml:space="preserve"> </w:t>
      </w:r>
      <w:r w:rsidRPr="00840A62">
        <w:rPr>
          <w:rFonts w:ascii="Times New Roman" w:hAnsi="Times New Roman"/>
          <w:b/>
          <w:bCs/>
          <w:sz w:val="24"/>
          <w:szCs w:val="24"/>
        </w:rPr>
        <w:t>198</w:t>
      </w:r>
      <w:r w:rsidRPr="00840A62">
        <w:rPr>
          <w:rFonts w:ascii="Times New Roman" w:hAnsi="Times New Roman"/>
          <w:sz w:val="24"/>
          <w:szCs w:val="24"/>
        </w:rPr>
        <w:t>, 504–522 (2017).</w:t>
      </w:r>
    </w:p>
    <w:p w14:paraId="4DEF4A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9.</w:t>
      </w:r>
      <w:r w:rsidRPr="00840A62">
        <w:rPr>
          <w:rFonts w:ascii="Times New Roman" w:hAnsi="Times New Roman"/>
          <w:sz w:val="24"/>
          <w:szCs w:val="24"/>
        </w:rPr>
        <w:tab/>
        <w:t xml:space="preserve">Whiteman, C. D., Hoch, S. W., Horel, J. D. &amp; Charland, A. Relationship between particulate air pollution and meteorological variables in Utah’s Salt Lake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94</w:t>
      </w:r>
      <w:r w:rsidRPr="00840A62">
        <w:rPr>
          <w:rFonts w:ascii="Times New Roman" w:hAnsi="Times New Roman"/>
          <w:sz w:val="24"/>
          <w:szCs w:val="24"/>
        </w:rPr>
        <w:t>, 742–753 (2014).</w:t>
      </w:r>
    </w:p>
    <w:p w14:paraId="70070047"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0.</w:t>
      </w:r>
      <w:r w:rsidRPr="00840A62">
        <w:rPr>
          <w:rFonts w:ascii="Times New Roman" w:hAnsi="Times New Roman"/>
          <w:sz w:val="24"/>
          <w:szCs w:val="24"/>
        </w:rPr>
        <w:tab/>
        <w:t xml:space="preserve">Homer, C. </w:t>
      </w:r>
      <w:r w:rsidRPr="00840A62">
        <w:rPr>
          <w:rFonts w:ascii="Times New Roman" w:hAnsi="Times New Roman"/>
          <w:i/>
          <w:iCs/>
          <w:sz w:val="24"/>
          <w:szCs w:val="24"/>
        </w:rPr>
        <w:t>et al.</w:t>
      </w:r>
      <w:r w:rsidRPr="00840A62">
        <w:rPr>
          <w:rFonts w:ascii="Times New Roman" w:hAnsi="Times New Roman"/>
          <w:sz w:val="24"/>
          <w:szCs w:val="24"/>
        </w:rPr>
        <w:t xml:space="preserve"> Completion of the 2011 National Land Cover Database for the Conterminous United States—Representing a Decade of Land Cover Change Information. </w:t>
      </w:r>
      <w:r w:rsidRPr="00840A62">
        <w:rPr>
          <w:rFonts w:ascii="Times New Roman" w:hAnsi="Times New Roman"/>
          <w:i/>
          <w:iCs/>
          <w:sz w:val="24"/>
          <w:szCs w:val="24"/>
        </w:rPr>
        <w:t>Photogramm. Eng. Remote Sens.</w:t>
      </w:r>
      <w:r w:rsidRPr="00840A62">
        <w:rPr>
          <w:rFonts w:ascii="Times New Roman" w:hAnsi="Times New Roman"/>
          <w:sz w:val="24"/>
          <w:szCs w:val="24"/>
        </w:rPr>
        <w:t xml:space="preserve"> (2017).</w:t>
      </w:r>
    </w:p>
    <w:p w14:paraId="57A284F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1.</w:t>
      </w:r>
      <w:r w:rsidRPr="00840A62">
        <w:rPr>
          <w:rFonts w:ascii="Times New Roman" w:hAnsi="Times New Roman"/>
          <w:sz w:val="24"/>
          <w:szCs w:val="24"/>
        </w:rPr>
        <w:tab/>
        <w:t xml:space="preserve">Katzfuss, M. A multi-resolution approximation for massive spatial datasets. </w:t>
      </w:r>
      <w:r w:rsidRPr="00840A62">
        <w:rPr>
          <w:rFonts w:ascii="Times New Roman" w:hAnsi="Times New Roman"/>
          <w:i/>
          <w:iCs/>
          <w:sz w:val="24"/>
          <w:szCs w:val="24"/>
        </w:rPr>
        <w:t>J. Am. Stat. Assoc.</w:t>
      </w:r>
      <w:r w:rsidRPr="00840A62">
        <w:rPr>
          <w:rFonts w:ascii="Times New Roman" w:hAnsi="Times New Roman"/>
          <w:sz w:val="24"/>
          <w:szCs w:val="24"/>
        </w:rPr>
        <w:t xml:space="preserve"> </w:t>
      </w:r>
      <w:r w:rsidRPr="00840A62">
        <w:rPr>
          <w:rFonts w:ascii="Times New Roman" w:hAnsi="Times New Roman"/>
          <w:b/>
          <w:bCs/>
          <w:sz w:val="24"/>
          <w:szCs w:val="24"/>
        </w:rPr>
        <w:t>112</w:t>
      </w:r>
      <w:r w:rsidRPr="00840A62">
        <w:rPr>
          <w:rFonts w:ascii="Times New Roman" w:hAnsi="Times New Roman"/>
          <w:sz w:val="24"/>
          <w:szCs w:val="24"/>
        </w:rPr>
        <w:t>, 201–214 (2017).</w:t>
      </w:r>
    </w:p>
    <w:p w14:paraId="10D434E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2.</w:t>
      </w:r>
      <w:r w:rsidRPr="00840A62">
        <w:rPr>
          <w:rFonts w:ascii="Times New Roman" w:hAnsi="Times New Roman"/>
          <w:sz w:val="24"/>
          <w:szCs w:val="24"/>
        </w:rPr>
        <w:tab/>
        <w:t xml:space="preserve">Roberts, D. R. </w:t>
      </w:r>
      <w:r w:rsidRPr="00840A62">
        <w:rPr>
          <w:rFonts w:ascii="Times New Roman" w:hAnsi="Times New Roman"/>
          <w:i/>
          <w:iCs/>
          <w:sz w:val="24"/>
          <w:szCs w:val="24"/>
        </w:rPr>
        <w:t>et al.</w:t>
      </w:r>
      <w:r w:rsidRPr="00840A62">
        <w:rPr>
          <w:rFonts w:ascii="Times New Roman" w:hAnsi="Times New Roman"/>
          <w:sz w:val="24"/>
          <w:szCs w:val="24"/>
        </w:rPr>
        <w:t xml:space="preserve"> Cross-validation strategies for data with temporal, spatial, hierarchical, or phylogenetic structure. </w:t>
      </w:r>
      <w:r w:rsidRPr="00840A62">
        <w:rPr>
          <w:rFonts w:ascii="Times New Roman" w:hAnsi="Times New Roman"/>
          <w:i/>
          <w:iCs/>
          <w:sz w:val="24"/>
          <w:szCs w:val="24"/>
        </w:rPr>
        <w:t>Ecography</w:t>
      </w:r>
      <w:r w:rsidRPr="00840A62">
        <w:rPr>
          <w:rFonts w:ascii="Times New Roman" w:hAnsi="Times New Roman"/>
          <w:sz w:val="24"/>
          <w:szCs w:val="24"/>
        </w:rPr>
        <w:t xml:space="preserve"> </w:t>
      </w:r>
      <w:r w:rsidRPr="00840A62">
        <w:rPr>
          <w:rFonts w:ascii="Times New Roman" w:hAnsi="Times New Roman"/>
          <w:b/>
          <w:bCs/>
          <w:sz w:val="24"/>
          <w:szCs w:val="24"/>
        </w:rPr>
        <w:t>40</w:t>
      </w:r>
      <w:r w:rsidRPr="00840A62">
        <w:rPr>
          <w:rFonts w:ascii="Times New Roman" w:hAnsi="Times New Roman"/>
          <w:sz w:val="24"/>
          <w:szCs w:val="24"/>
        </w:rPr>
        <w:t>, 913–929 (2017).</w:t>
      </w:r>
    </w:p>
    <w:p w14:paraId="37FF34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3.</w:t>
      </w:r>
      <w:r w:rsidRPr="00840A62">
        <w:rPr>
          <w:rFonts w:ascii="Times New Roman" w:hAnsi="Times New Roman"/>
          <w:sz w:val="24"/>
          <w:szCs w:val="24"/>
        </w:rPr>
        <w:tab/>
        <w:t xml:space="preserve">Kloog, I., Koutrakis, P., Coull, B. A., Lee, H. J. &amp; Schwartz, J. Assessing temporally and spatially resolved PM2.5 exposures for epidemiological studies using satellite aerosol optical depth measurements.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5</w:t>
      </w:r>
      <w:r w:rsidRPr="00840A62">
        <w:rPr>
          <w:rFonts w:ascii="Times New Roman" w:hAnsi="Times New Roman"/>
          <w:sz w:val="24"/>
          <w:szCs w:val="24"/>
        </w:rPr>
        <w:t>, 6267–6275 (2011).</w:t>
      </w:r>
    </w:p>
    <w:p w14:paraId="54835D8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4.</w:t>
      </w:r>
      <w:r w:rsidRPr="00840A62">
        <w:rPr>
          <w:rFonts w:ascii="Times New Roman" w:hAnsi="Times New Roman"/>
          <w:sz w:val="24"/>
          <w:szCs w:val="24"/>
        </w:rPr>
        <w:tab/>
        <w:t xml:space="preserve">Xu, Y. </w:t>
      </w:r>
      <w:r w:rsidRPr="00840A62">
        <w:rPr>
          <w:rFonts w:ascii="Times New Roman" w:hAnsi="Times New Roman"/>
          <w:i/>
          <w:iCs/>
          <w:sz w:val="24"/>
          <w:szCs w:val="24"/>
        </w:rPr>
        <w:t>et al.</w:t>
      </w:r>
      <w:r w:rsidRPr="00840A62">
        <w:rPr>
          <w:rFonts w:ascii="Times New Roman" w:hAnsi="Times New Roman"/>
          <w:sz w:val="24"/>
          <w:szCs w:val="24"/>
        </w:rPr>
        <w:t xml:space="preserve"> Evaluation of machine learning techniques with multiple remote sensing datasets in estimating monthly concentrations of ground-level PM2.5. </w:t>
      </w:r>
      <w:r w:rsidRPr="00840A62">
        <w:rPr>
          <w:rFonts w:ascii="Times New Roman" w:hAnsi="Times New Roman"/>
          <w:i/>
          <w:iCs/>
          <w:sz w:val="24"/>
          <w:szCs w:val="24"/>
        </w:rPr>
        <w:t>Environ. Pollut.</w:t>
      </w:r>
      <w:r w:rsidRPr="00840A62">
        <w:rPr>
          <w:rFonts w:ascii="Times New Roman" w:hAnsi="Times New Roman"/>
          <w:sz w:val="24"/>
          <w:szCs w:val="24"/>
        </w:rPr>
        <w:t xml:space="preserve"> </w:t>
      </w:r>
      <w:r w:rsidRPr="00840A62">
        <w:rPr>
          <w:rFonts w:ascii="Times New Roman" w:hAnsi="Times New Roman"/>
          <w:b/>
          <w:bCs/>
          <w:sz w:val="24"/>
          <w:szCs w:val="24"/>
        </w:rPr>
        <w:t>242</w:t>
      </w:r>
      <w:r w:rsidRPr="00840A62">
        <w:rPr>
          <w:rFonts w:ascii="Times New Roman" w:hAnsi="Times New Roman"/>
          <w:sz w:val="24"/>
          <w:szCs w:val="24"/>
        </w:rPr>
        <w:t>, 1417–1426 (2018).</w:t>
      </w:r>
    </w:p>
    <w:p w14:paraId="4EA7D05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5.</w:t>
      </w:r>
      <w:r w:rsidRPr="00840A62">
        <w:rPr>
          <w:rFonts w:ascii="Times New Roman" w:hAnsi="Times New Roman"/>
          <w:sz w:val="24"/>
          <w:szCs w:val="24"/>
        </w:rPr>
        <w:tab/>
        <w:t xml:space="preserve">R Core Team. </w:t>
      </w:r>
      <w:r w:rsidRPr="00840A62">
        <w:rPr>
          <w:rFonts w:ascii="Times New Roman" w:hAnsi="Times New Roman"/>
          <w:i/>
          <w:iCs/>
          <w:sz w:val="24"/>
          <w:szCs w:val="24"/>
        </w:rPr>
        <w:t>R: A Language and Environment for Statistical Computing</w:t>
      </w:r>
      <w:r w:rsidRPr="00840A62">
        <w:rPr>
          <w:rFonts w:ascii="Times New Roman" w:hAnsi="Times New Roman"/>
          <w:sz w:val="24"/>
          <w:szCs w:val="24"/>
        </w:rPr>
        <w:t>. (R Foundation for Statistical Computing, 2018).</w:t>
      </w:r>
    </w:p>
    <w:p w14:paraId="16EFB02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6.</w:t>
      </w:r>
      <w:r w:rsidRPr="00840A62">
        <w:rPr>
          <w:rFonts w:ascii="Times New Roman" w:hAnsi="Times New Roman"/>
          <w:sz w:val="24"/>
          <w:szCs w:val="24"/>
        </w:rPr>
        <w:tab/>
        <w:t xml:space="preserve">Kuhn, M. &amp; Contributions from Jed Wing, S. W., Andre Williams, Chris Keefer and Allan Engelhardt. </w:t>
      </w:r>
      <w:r w:rsidRPr="00840A62">
        <w:rPr>
          <w:rFonts w:ascii="Times New Roman" w:hAnsi="Times New Roman"/>
          <w:i/>
          <w:iCs/>
          <w:sz w:val="24"/>
          <w:szCs w:val="24"/>
        </w:rPr>
        <w:t>caret: Classification and Regression Training.</w:t>
      </w:r>
      <w:r w:rsidRPr="00840A62">
        <w:rPr>
          <w:rFonts w:ascii="Times New Roman" w:hAnsi="Times New Roman"/>
          <w:sz w:val="24"/>
          <w:szCs w:val="24"/>
        </w:rPr>
        <w:t xml:space="preserve"> (2012).</w:t>
      </w:r>
    </w:p>
    <w:p w14:paraId="0446BF1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7.</w:t>
      </w:r>
      <w:r w:rsidRPr="00840A62">
        <w:rPr>
          <w:rFonts w:ascii="Times New Roman" w:hAnsi="Times New Roman"/>
          <w:sz w:val="24"/>
          <w:szCs w:val="24"/>
        </w:rPr>
        <w:tab/>
        <w:t xml:space="preserve">Dean-Mayer, Z. A. &amp; Knowles, J. E. </w:t>
      </w:r>
      <w:r w:rsidRPr="00840A62">
        <w:rPr>
          <w:rFonts w:ascii="Times New Roman" w:hAnsi="Times New Roman"/>
          <w:i/>
          <w:iCs/>
          <w:sz w:val="24"/>
          <w:szCs w:val="24"/>
        </w:rPr>
        <w:t>caretEnsemble: Ensembles of Caret Models</w:t>
      </w:r>
      <w:r w:rsidRPr="00840A62">
        <w:rPr>
          <w:rFonts w:ascii="Times New Roman" w:hAnsi="Times New Roman"/>
          <w:sz w:val="24"/>
          <w:szCs w:val="24"/>
        </w:rPr>
        <w:t>. (2019).</w:t>
      </w:r>
    </w:p>
    <w:p w14:paraId="291E6C51"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8.</w:t>
      </w:r>
      <w:r w:rsidRPr="00840A62">
        <w:rPr>
          <w:rFonts w:ascii="Times New Roman" w:hAnsi="Times New Roman"/>
          <w:sz w:val="24"/>
          <w:szCs w:val="24"/>
        </w:rPr>
        <w:tab/>
        <w:t xml:space="preserve">Di, Q.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13 (2019).</w:t>
      </w:r>
    </w:p>
    <w:p w14:paraId="0F2E1C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39.</w:t>
      </w:r>
      <w:r w:rsidRPr="00840A62">
        <w:rPr>
          <w:rFonts w:ascii="Times New Roman" w:hAnsi="Times New Roman"/>
          <w:sz w:val="24"/>
          <w:szCs w:val="24"/>
        </w:rPr>
        <w:tab/>
        <w:t xml:space="preserve">Gregorutti, B., Michel, B. &amp; Saint-Pierre, P. Correlation and variable importance in random forests. </w:t>
      </w:r>
      <w:r w:rsidRPr="00840A62">
        <w:rPr>
          <w:rFonts w:ascii="Times New Roman" w:hAnsi="Times New Roman"/>
          <w:i/>
          <w:iCs/>
          <w:sz w:val="24"/>
          <w:szCs w:val="24"/>
        </w:rPr>
        <w:t>Stat. Comput.</w:t>
      </w:r>
      <w:r w:rsidRPr="00840A62">
        <w:rPr>
          <w:rFonts w:ascii="Times New Roman" w:hAnsi="Times New Roman"/>
          <w:sz w:val="24"/>
          <w:szCs w:val="24"/>
        </w:rPr>
        <w:t xml:space="preserve"> </w:t>
      </w:r>
      <w:r w:rsidRPr="00840A62">
        <w:rPr>
          <w:rFonts w:ascii="Times New Roman" w:hAnsi="Times New Roman"/>
          <w:b/>
          <w:bCs/>
          <w:sz w:val="24"/>
          <w:szCs w:val="24"/>
        </w:rPr>
        <w:t>27</w:t>
      </w:r>
      <w:r w:rsidRPr="00840A62">
        <w:rPr>
          <w:rFonts w:ascii="Times New Roman" w:hAnsi="Times New Roman"/>
          <w:sz w:val="24"/>
          <w:szCs w:val="24"/>
        </w:rPr>
        <w:t>, 659–678 (2017).</w:t>
      </w:r>
    </w:p>
    <w:p w14:paraId="1ABA3A34" w14:textId="2C18DBDD"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1"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proofErr w:type="gramStart"/>
      <w:r w:rsidR="00B6277C" w:rsidRPr="0033109F">
        <w:rPr>
          <w:rStyle w:val="Strong"/>
          <w:b w:val="0"/>
        </w:rPr>
        <w:t>Tables, and</w:t>
      </w:r>
      <w:proofErr w:type="gramEnd"/>
      <w:r w:rsidR="00B6277C" w:rsidRPr="0033109F">
        <w:rPr>
          <w:rStyle w:val="Strong"/>
          <w:b w:val="0"/>
        </w:rPr>
        <w:t xml:space="preserve">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2"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3"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5"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6"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7"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8"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9"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30"/>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lleen Reid" w:date="2020-05-02T16:21:00Z" w:initials="CR">
    <w:p w14:paraId="30864116" w14:textId="4046A9D3" w:rsidR="005D4312" w:rsidRDefault="005D4312">
      <w:pPr>
        <w:pStyle w:val="CommentText"/>
      </w:pPr>
      <w:r>
        <w:rPr>
          <w:rStyle w:val="CommentReference"/>
        </w:rPr>
        <w:annotationRef/>
      </w:r>
      <w:r>
        <w:t xml:space="preserve">I have kept in some of the instructions from Scientific Data so that we can ensure that we are meeting the journal requirements. </w:t>
      </w:r>
    </w:p>
  </w:comment>
  <w:comment w:id="1" w:author="Colleen Reid" w:date="2020-05-02T13:01:00Z" w:initials="CR">
    <w:p w14:paraId="07DA7B7A" w14:textId="41D850E9" w:rsidR="005D4312" w:rsidRDefault="005D4312">
      <w:pPr>
        <w:pStyle w:val="CommentText"/>
      </w:pPr>
      <w:r>
        <w:rPr>
          <w:rStyle w:val="CommentReference"/>
        </w:rPr>
        <w:annotationRef/>
      </w:r>
      <w:r>
        <w:t xml:space="preserve">Ellen, we will need to talk about what to put in the abstract because of only being able to present 170 words. </w:t>
      </w:r>
    </w:p>
  </w:comment>
  <w:comment w:id="2" w:author="Colleen Reid" w:date="2020-06-18T09:57:00Z" w:initials="CR">
    <w:p w14:paraId="5ED43B25" w14:textId="5535650D" w:rsidR="005D4312" w:rsidRDefault="005D4312">
      <w:pPr>
        <w:pStyle w:val="CommentText"/>
      </w:pPr>
      <w:r>
        <w:rPr>
          <w:rStyle w:val="CommentReference"/>
        </w:rPr>
        <w:annotationRef/>
      </w:r>
      <w:r>
        <w:t>Possibly cut?</w:t>
      </w:r>
    </w:p>
  </w:comment>
  <w:comment w:id="3" w:author="Colleen Reid" w:date="2020-06-18T10:07:00Z" w:initials="CR">
    <w:p w14:paraId="1E283FBE" w14:textId="1E386492" w:rsidR="005D4312" w:rsidRDefault="005D4312">
      <w:pPr>
        <w:pStyle w:val="CommentText"/>
      </w:pPr>
      <w:r>
        <w:rPr>
          <w:rStyle w:val="CommentReference"/>
        </w:rPr>
        <w:annotationRef/>
      </w:r>
      <w:r>
        <w:t xml:space="preserve">Come back to this and put in new papers and other references. </w:t>
      </w:r>
    </w:p>
  </w:comment>
  <w:comment w:id="4" w:author="Colleen Reid" w:date="2020-06-18T10:08:00Z" w:initials="CR">
    <w:p w14:paraId="7476F433" w14:textId="2276FF28" w:rsidR="005D4312" w:rsidRDefault="005D4312">
      <w:pPr>
        <w:pStyle w:val="CommentText"/>
      </w:pPr>
      <w:r>
        <w:rPr>
          <w:rStyle w:val="CommentReference"/>
        </w:rPr>
        <w:annotationRef/>
      </w:r>
      <w:r>
        <w:t>Put in the new one by Park</w:t>
      </w:r>
    </w:p>
  </w:comment>
  <w:comment w:id="5" w:author="Colleen Reid" w:date="2020-05-02T14:09:00Z" w:initials="CR">
    <w:p w14:paraId="0C69FAC6" w14:textId="4B633B3D" w:rsidR="005D4312" w:rsidRDefault="005D4312">
      <w:pPr>
        <w:pStyle w:val="CommentText"/>
      </w:pPr>
      <w:r>
        <w:rPr>
          <w:rStyle w:val="CommentReference"/>
        </w:rPr>
        <w:annotationRef/>
      </w:r>
      <w:r>
        <w:t xml:space="preserve">Again, just to look at. We will put this into a word table later if we choose to keep it. </w:t>
      </w:r>
    </w:p>
  </w:comment>
  <w:comment w:id="6" w:author="Melissa Maestas" w:date="2020-05-05T19:55:00Z" w:initials="MMM">
    <w:p w14:paraId="4DE843FE" w14:textId="2FDBEA64" w:rsidR="005D4312" w:rsidRDefault="005D4312"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5D4312" w:rsidRDefault="005D4312">
      <w:pPr>
        <w:pStyle w:val="CommentText"/>
      </w:pPr>
    </w:p>
  </w:comment>
  <w:comment w:id="9" w:author="Melissa Maestas" w:date="2020-05-06T12:55:00Z" w:initials="MMM">
    <w:p w14:paraId="2A3FD690" w14:textId="77777777" w:rsidR="005D4312" w:rsidRDefault="005D4312">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5D4312" w:rsidRDefault="005D4312">
      <w:pPr>
        <w:pStyle w:val="CommentText"/>
      </w:pPr>
      <w:r>
        <w:t xml:space="preserve">details in PM25_EPA_Monitoring_Network.tex in </w:t>
      </w:r>
      <w:proofErr w:type="spellStart"/>
      <w:r>
        <w:t>LaTeX_documentation</w:t>
      </w:r>
      <w:proofErr w:type="spellEnd"/>
      <w:r>
        <w:t xml:space="preserve"> folder</w:t>
      </w:r>
    </w:p>
  </w:comment>
  <w:comment w:id="13" w:author="Melissa Maestas" w:date="2020-05-06T12:56:00Z" w:initials="MMM">
    <w:p w14:paraId="308B8F34" w14:textId="2986CCE4" w:rsidR="005D4312" w:rsidRDefault="005D4312">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19" w:author="Melissa Maestas" w:date="2020-05-06T18:42:00Z" w:initials="MMM">
    <w:p w14:paraId="06921819" w14:textId="77777777" w:rsidR="005D4312" w:rsidRDefault="005D4312">
      <w:pPr>
        <w:pStyle w:val="CommentText"/>
      </w:pPr>
      <w:r>
        <w:rPr>
          <w:rStyle w:val="CommentReference"/>
        </w:rPr>
        <w:annotationRef/>
      </w:r>
      <w:r>
        <w:t>See PM25_Federal_Land_Manager_Env_Database.tex for details</w:t>
      </w:r>
    </w:p>
    <w:p w14:paraId="008208F9" w14:textId="1BDE11EB" w:rsidR="005D4312" w:rsidRDefault="00776DCA">
      <w:pPr>
        <w:pStyle w:val="CommentText"/>
      </w:pPr>
      <w:hyperlink r:id="rId2" w:history="1">
        <w:r w:rsidR="005D4312" w:rsidRPr="00A70716">
          <w:rPr>
            <w:rStyle w:val="Hyperlink"/>
          </w:rPr>
          <w:t>http://views.cira.colostate.edu/fed/DataWizard/Default.aspx</w:t>
        </w:r>
      </w:hyperlink>
      <w:r w:rsidR="005D4312">
        <w:t xml:space="preserve"> </w:t>
      </w:r>
    </w:p>
  </w:comment>
  <w:comment w:id="22" w:author="Melissa Maestas" w:date="2020-05-06T18:44:00Z" w:initials="MMM">
    <w:p w14:paraId="6CF64F7F" w14:textId="77777777" w:rsidR="005D4312" w:rsidRDefault="005D4312">
      <w:pPr>
        <w:pStyle w:val="CommentText"/>
      </w:pPr>
      <w:r>
        <w:rPr>
          <w:rStyle w:val="CommentReference"/>
        </w:rPr>
        <w:annotationRef/>
      </w:r>
      <w:r>
        <w:t>See PM25_Fire_Cache_Smoke_Monitor_Archive.tex for details</w:t>
      </w:r>
    </w:p>
    <w:p w14:paraId="10EA6CF1" w14:textId="68B77C9A" w:rsidR="005D4312" w:rsidRDefault="00776DCA">
      <w:pPr>
        <w:pStyle w:val="CommentText"/>
      </w:pPr>
      <w:hyperlink r:id="rId3" w:history="1">
        <w:r w:rsidR="005D4312" w:rsidRPr="00A70716">
          <w:rPr>
            <w:rStyle w:val="Hyperlink"/>
          </w:rPr>
          <w:t>https://wrcc.dri.edu/cgi-bin/smoke.pl</w:t>
        </w:r>
      </w:hyperlink>
      <w:r w:rsidR="005D4312">
        <w:t xml:space="preserve"> </w:t>
      </w:r>
    </w:p>
  </w:comment>
  <w:comment w:id="24" w:author="Melissa Maestas" w:date="2020-05-06T18:46:00Z" w:initials="MMM">
    <w:p w14:paraId="72DB7F5B" w14:textId="77777777" w:rsidR="005D4312" w:rsidRDefault="005D4312">
      <w:pPr>
        <w:pStyle w:val="CommentText"/>
      </w:pPr>
      <w:r>
        <w:rPr>
          <w:rStyle w:val="CommentReference"/>
        </w:rPr>
        <w:annotationRef/>
      </w:r>
      <w:r>
        <w:t>See PM25_IMPROVE_Network.tex for details</w:t>
      </w:r>
    </w:p>
    <w:p w14:paraId="05B07577" w14:textId="3043CDAF" w:rsidR="005D4312" w:rsidRDefault="00776DCA">
      <w:pPr>
        <w:pStyle w:val="CommentText"/>
      </w:pPr>
      <w:hyperlink r:id="rId4" w:history="1">
        <w:r w:rsidR="005D4312" w:rsidRPr="00A70716">
          <w:rPr>
            <w:rStyle w:val="Hyperlink"/>
          </w:rPr>
          <w:t>https://www3.epa.gov/ttnamti1/visdata.html</w:t>
        </w:r>
      </w:hyperlink>
      <w:r w:rsidR="005D4312">
        <w:t xml:space="preserve"> </w:t>
      </w:r>
    </w:p>
  </w:comment>
  <w:comment w:id="27" w:author="Melissa Maestas" w:date="2020-05-06T19:21:00Z" w:initials="MMM">
    <w:p w14:paraId="1FC4931A" w14:textId="43C05F71" w:rsidR="005D4312" w:rsidRDefault="005D4312">
      <w:pPr>
        <w:pStyle w:val="CommentText"/>
      </w:pPr>
      <w:r>
        <w:rPr>
          <w:rStyle w:val="CommentReference"/>
        </w:rPr>
        <w:annotationRef/>
      </w:r>
      <w:r>
        <w:t>See PM25_Uintah_Basin_Lyman.tex for details</w:t>
      </w:r>
    </w:p>
  </w:comment>
  <w:comment w:id="30" w:author="Melissa Maestas" w:date="2020-05-06T19:27:00Z" w:initials="MMM">
    <w:p w14:paraId="50783F98" w14:textId="77777777" w:rsidR="005D4312" w:rsidRDefault="005D4312">
      <w:pPr>
        <w:pStyle w:val="CommentText"/>
      </w:pPr>
      <w:r>
        <w:rPr>
          <w:rStyle w:val="CommentReference"/>
        </w:rPr>
        <w:annotationRef/>
      </w:r>
      <w:r>
        <w:t>See PM25_Utah-State.tex for details</w:t>
      </w:r>
    </w:p>
    <w:p w14:paraId="1C8820B6" w14:textId="46F0FF3C" w:rsidR="005D4312" w:rsidRDefault="00776DCA">
      <w:pPr>
        <w:pStyle w:val="CommentText"/>
      </w:pPr>
      <w:hyperlink r:id="rId5" w:history="1">
        <w:r w:rsidR="005D4312" w:rsidRPr="00A70716">
          <w:rPr>
            <w:rStyle w:val="Hyperlink"/>
          </w:rPr>
          <w:t>http://www.airmonitoring.utah.gov/dataarchive/archpm25.htm</w:t>
        </w:r>
      </w:hyperlink>
      <w:r w:rsidR="005D4312">
        <w:t xml:space="preserve"> </w:t>
      </w:r>
    </w:p>
  </w:comment>
  <w:comment w:id="32" w:author="Melissa Maestas" w:date="2020-05-06T19:28:00Z" w:initials="MMM">
    <w:p w14:paraId="0D5E64E3" w14:textId="190A945A" w:rsidR="005D4312" w:rsidRDefault="005D4312">
      <w:pPr>
        <w:pStyle w:val="CommentText"/>
      </w:pPr>
      <w:r>
        <w:rPr>
          <w:rStyle w:val="CommentReference"/>
        </w:rPr>
        <w:annotationRef/>
      </w:r>
      <w:r>
        <w:t>See PM25PCAPS_SaltLake_Silcox.tex for details</w:t>
      </w:r>
    </w:p>
  </w:comment>
  <w:comment w:id="7" w:author="Colleen Reid" w:date="2020-05-02T14:09:00Z" w:initials="CR">
    <w:p w14:paraId="46843090" w14:textId="7909EA2F" w:rsidR="005D4312" w:rsidRDefault="005D4312">
      <w:pPr>
        <w:pStyle w:val="CommentText"/>
      </w:pPr>
      <w:r>
        <w:rPr>
          <w:rStyle w:val="CommentReference"/>
        </w:rPr>
        <w:annotationRef/>
      </w:r>
      <w:r>
        <w:t xml:space="preserve">Melissa, could you list these here? </w:t>
      </w:r>
    </w:p>
  </w:comment>
  <w:comment w:id="8" w:author="Melissa Maestas" w:date="2020-05-06T12:47:00Z" w:initials="MMM">
    <w:p w14:paraId="2388115F" w14:textId="77777777" w:rsidR="005D4312" w:rsidRDefault="005D4312">
      <w:pPr>
        <w:pStyle w:val="CommentText"/>
      </w:pPr>
      <w:r>
        <w:rPr>
          <w:rStyle w:val="CommentReference"/>
        </w:rPr>
        <w:annotationRef/>
      </w:r>
      <w:r>
        <w:t>See also notes for the Acknowledgment Section</w:t>
      </w:r>
    </w:p>
    <w:p w14:paraId="360F37AA" w14:textId="2704FF38" w:rsidR="005D4312" w:rsidRDefault="005D4312"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5D4312" w:rsidRDefault="005D4312">
      <w:pPr>
        <w:pStyle w:val="CommentText"/>
      </w:pPr>
    </w:p>
  </w:comment>
  <w:comment w:id="35" w:author="Colleen Reid" w:date="2020-05-02T14:40:00Z" w:initials="CR">
    <w:p w14:paraId="1C959259" w14:textId="22CDE791" w:rsidR="005D4312" w:rsidRDefault="005D4312">
      <w:pPr>
        <w:pStyle w:val="CommentText"/>
      </w:pPr>
      <w:r>
        <w:rPr>
          <w:rStyle w:val="CommentReference"/>
        </w:rPr>
        <w:annotationRef/>
      </w:r>
      <w:proofErr w:type="gramStart"/>
      <w:r>
        <w:t>I’m</w:t>
      </w:r>
      <w:proofErr w:type="gramEnd"/>
      <w:r>
        <w:t xml:space="preserve"> going to need to work on getting these citations into Zotero correctly and then can fix this. </w:t>
      </w:r>
    </w:p>
  </w:comment>
  <w:comment w:id="39" w:author="Colleen Reid" w:date="2020-05-02T14:49:00Z" w:initials="CR">
    <w:p w14:paraId="02606225" w14:textId="630F04FF" w:rsidR="005D4312" w:rsidRDefault="005D4312">
      <w:pPr>
        <w:pStyle w:val="CommentText"/>
      </w:pPr>
      <w:r>
        <w:rPr>
          <w:rStyle w:val="CommentReference"/>
        </w:rPr>
        <w:annotationRef/>
      </w:r>
      <w:r>
        <w:t>Ellen, can you check to make sure this is accurate?</w:t>
      </w:r>
    </w:p>
  </w:comment>
  <w:comment w:id="40" w:author="Colleen Reid" w:date="2020-05-02T14:54:00Z" w:initials="CR">
    <w:p w14:paraId="4CDCB7A5" w14:textId="45F1EDD8" w:rsidR="005D4312" w:rsidRDefault="005D4312">
      <w:pPr>
        <w:pStyle w:val="CommentText"/>
      </w:pPr>
      <w:r>
        <w:rPr>
          <w:rStyle w:val="CommentReference"/>
        </w:rPr>
        <w:annotationRef/>
      </w:r>
      <w:r>
        <w:t xml:space="preserve">Will need to convert this into a reference. </w:t>
      </w:r>
    </w:p>
  </w:comment>
  <w:comment w:id="47" w:author="Colleen Reid" w:date="2020-05-02T14:57:00Z" w:initials="CR">
    <w:p w14:paraId="5CA335B4" w14:textId="2E026F16" w:rsidR="005D4312" w:rsidRDefault="005D4312">
      <w:pPr>
        <w:pStyle w:val="CommentText"/>
      </w:pPr>
      <w:r>
        <w:rPr>
          <w:rStyle w:val="CommentReference"/>
        </w:rPr>
        <w:annotationRef/>
      </w:r>
      <w:r>
        <w:t>Convert to citation</w:t>
      </w:r>
    </w:p>
  </w:comment>
  <w:comment w:id="63" w:author="Colleen Reid" w:date="2020-05-02T15:30:00Z" w:initials="CR">
    <w:p w14:paraId="5FE96A03" w14:textId="279B309F" w:rsidR="005D4312" w:rsidRDefault="005D4312">
      <w:pPr>
        <w:pStyle w:val="CommentText"/>
      </w:pPr>
      <w:r>
        <w:rPr>
          <w:rStyle w:val="CommentReference"/>
        </w:rPr>
        <w:annotationRef/>
      </w:r>
      <w:r>
        <w:t>I need to get this into Zotero correctly</w:t>
      </w:r>
    </w:p>
  </w:comment>
  <w:comment w:id="67" w:author="Colleen Reid" w:date="2020-05-02T15:32:00Z" w:initials="CR">
    <w:p w14:paraId="33F347E9" w14:textId="512BA65A" w:rsidR="005D4312" w:rsidRDefault="005D4312">
      <w:pPr>
        <w:pStyle w:val="CommentText"/>
      </w:pPr>
      <w:r>
        <w:rPr>
          <w:rStyle w:val="CommentReference"/>
        </w:rPr>
        <w:annotationRef/>
      </w:r>
      <w:r>
        <w:t>Convert to a citation</w:t>
      </w:r>
    </w:p>
  </w:comment>
  <w:comment w:id="68" w:author="Colleen Reid" w:date="2020-05-02T15:33:00Z" w:initials="CR">
    <w:p w14:paraId="6C9CE23E" w14:textId="03D57734" w:rsidR="005D4312" w:rsidRDefault="005D4312">
      <w:pPr>
        <w:pStyle w:val="CommentText"/>
      </w:pPr>
      <w:r>
        <w:rPr>
          <w:rStyle w:val="CommentReference"/>
        </w:rPr>
        <w:annotationRef/>
      </w:r>
      <w:r>
        <w:t>Convert to a citation</w:t>
      </w:r>
    </w:p>
  </w:comment>
  <w:comment w:id="69" w:author="Colleen Reid" w:date="2020-05-02T15:33:00Z" w:initials="CR">
    <w:p w14:paraId="2F4AAEE1" w14:textId="2A818F62" w:rsidR="005D4312" w:rsidRDefault="005D4312">
      <w:pPr>
        <w:pStyle w:val="CommentText"/>
      </w:pPr>
      <w:r>
        <w:rPr>
          <w:rStyle w:val="CommentReference"/>
        </w:rPr>
        <w:annotationRef/>
      </w:r>
      <w:r>
        <w:t>Put in a citation</w:t>
      </w:r>
    </w:p>
  </w:comment>
  <w:comment w:id="70" w:author="Melissa Maestas" w:date="2020-05-06T19:51:00Z" w:initials="MMM">
    <w:p w14:paraId="51A09CDB" w14:textId="0104F030" w:rsidR="005D4312" w:rsidRDefault="005D4312">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74" w:author="Colleen Reid" w:date="2020-05-02T15:34:00Z" w:initials="CR">
    <w:p w14:paraId="4561811C" w14:textId="6C995D07" w:rsidR="005D4312" w:rsidRDefault="005D4312">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76" w:author="Melissa Maestas" w:date="2020-05-06T19:56:00Z" w:initials="MMM">
    <w:p w14:paraId="64057BC1" w14:textId="69E02AE4" w:rsidR="005D4312" w:rsidRDefault="005D4312">
      <w:pPr>
        <w:pStyle w:val="CommentText"/>
      </w:pPr>
      <w:r>
        <w:rPr>
          <w:rStyle w:val="CommentReference"/>
        </w:rPr>
        <w:annotationRef/>
      </w:r>
      <w:r>
        <w:t>Suggest citing papers that explain what this method means</w:t>
      </w:r>
    </w:p>
  </w:comment>
  <w:comment w:id="78" w:author="Ellen Considine" w:date="2020-04-29T09:57:00Z" w:initials="EC">
    <w:p w14:paraId="6E78DE0C" w14:textId="77777777" w:rsidR="005D4312" w:rsidRDefault="005D4312" w:rsidP="00A75088">
      <w:pPr>
        <w:pStyle w:val="CommentText"/>
      </w:pPr>
      <w:r>
        <w:rPr>
          <w:rStyle w:val="CommentReference"/>
        </w:rPr>
        <w:annotationRef/>
      </w:r>
      <w:r>
        <w:t>Colleen wants to talk about this?</w:t>
      </w:r>
    </w:p>
  </w:comment>
  <w:comment w:id="79" w:author="Colleen Reid" w:date="2020-05-24T20:52:00Z" w:initials="CR">
    <w:p w14:paraId="2B2ADDCE" w14:textId="3CDEE445" w:rsidR="005D4312" w:rsidRDefault="005D4312">
      <w:pPr>
        <w:pStyle w:val="CommentText"/>
      </w:pPr>
      <w:r>
        <w:rPr>
          <w:rStyle w:val="CommentReference"/>
        </w:rPr>
        <w:annotationRef/>
      </w:r>
      <w:r>
        <w:t xml:space="preserve">We </w:t>
      </w:r>
      <w:proofErr w:type="gramStart"/>
      <w:r>
        <w:t>don’t</w:t>
      </w:r>
      <w:proofErr w:type="gramEnd"/>
      <w:r>
        <w:t xml:space="preserve"> need to state it each time, I don’t think. </w:t>
      </w:r>
    </w:p>
  </w:comment>
  <w:comment w:id="75" w:author="Colleen Reid" w:date="2020-06-18T10:11:00Z" w:initials="CR">
    <w:p w14:paraId="394ED2C9" w14:textId="062F1DF4" w:rsidR="005D4312" w:rsidRDefault="005D4312">
      <w:pPr>
        <w:pStyle w:val="CommentText"/>
      </w:pPr>
      <w:r>
        <w:rPr>
          <w:rStyle w:val="CommentReference"/>
        </w:rPr>
        <w:annotationRef/>
      </w:r>
      <w:r>
        <w:t>Condense and clarify</w:t>
      </w:r>
    </w:p>
  </w:comment>
  <w:comment w:id="92" w:author="Melissa Maestas" w:date="2020-05-07T19:17:00Z" w:initials="MMM">
    <w:p w14:paraId="49CD3E6D" w14:textId="77777777" w:rsidR="005D4312" w:rsidRDefault="005D4312">
      <w:pPr>
        <w:pStyle w:val="CommentText"/>
      </w:pPr>
      <w:r>
        <w:rPr>
          <w:rStyle w:val="CommentReference"/>
        </w:rPr>
        <w:annotationRef/>
      </w:r>
      <w:r>
        <w:t xml:space="preserve">FYI, </w:t>
      </w:r>
      <w:proofErr w:type="gramStart"/>
      <w:r>
        <w:t>all of</w:t>
      </w:r>
      <w:proofErr w:type="gramEnd"/>
      <w:r>
        <w:t xml:space="preserve"> the R packages I used at any point are listed in </w:t>
      </w:r>
    </w:p>
    <w:p w14:paraId="7C0CAFFC" w14:textId="77777777" w:rsidR="005D4312" w:rsidRDefault="005D4312">
      <w:pPr>
        <w:pStyle w:val="CommentText"/>
      </w:pPr>
      <w:r>
        <w:t>\estimate-pm25\</w:t>
      </w:r>
      <w:proofErr w:type="spellStart"/>
      <w:r>
        <w:t>General_Project_Functions</w:t>
      </w:r>
      <w:proofErr w:type="spellEnd"/>
      <w:r>
        <w:t>\Script1_Install_Pkgs.R</w:t>
      </w:r>
    </w:p>
    <w:p w14:paraId="4BBC0B9B" w14:textId="485FC34B" w:rsidR="005D4312" w:rsidRDefault="005D4312">
      <w:pPr>
        <w:pStyle w:val="CommentText"/>
      </w:pPr>
      <w:r>
        <w:t xml:space="preserve">At the very least, the </w:t>
      </w:r>
      <w:proofErr w:type="spellStart"/>
      <w:r>
        <w:t>rNOMADS</w:t>
      </w:r>
      <w:proofErr w:type="spellEnd"/>
      <w:r>
        <w:t xml:space="preserve"> package should be cited somewhere in the paper.</w:t>
      </w:r>
    </w:p>
  </w:comment>
  <w:comment w:id="93" w:author="Colleen Reid" w:date="2020-05-24T21:03:00Z" w:initials="CR">
    <w:p w14:paraId="4345F7C6" w14:textId="799194B9" w:rsidR="005D4312" w:rsidRDefault="005D4312">
      <w:pPr>
        <w:pStyle w:val="CommentText"/>
      </w:pPr>
      <w:r>
        <w:rPr>
          <w:rStyle w:val="CommentReference"/>
        </w:rPr>
        <w:annotationRef/>
      </w:r>
      <w:r>
        <w:t xml:space="preserve">Thanks. Where would you cite that algorithm? Probably in the section on using </w:t>
      </w:r>
      <w:proofErr w:type="gramStart"/>
      <w:r>
        <w:t>NAM?</w:t>
      </w:r>
      <w:proofErr w:type="gramEnd"/>
      <w:r>
        <w:t xml:space="preserve"> Could you put a note in that spot of where you put that?</w:t>
      </w:r>
    </w:p>
  </w:comment>
  <w:comment w:id="98" w:author="Colleen Reid" w:date="2020-06-18T10:12:00Z" w:initials="CR">
    <w:p w14:paraId="589CC493" w14:textId="5E38046D" w:rsidR="005D4312" w:rsidRDefault="005D4312">
      <w:pPr>
        <w:pStyle w:val="CommentText"/>
      </w:pPr>
      <w:r>
        <w:rPr>
          <w:rStyle w:val="CommentReference"/>
        </w:rPr>
        <w:annotationRef/>
      </w:r>
      <w:r>
        <w:t xml:space="preserve">Condense writing here. </w:t>
      </w:r>
    </w:p>
  </w:comment>
  <w:comment w:id="99" w:author="Ellen Considine" w:date="2020-04-24T20:35:00Z" w:initials="EC">
    <w:p w14:paraId="3C4093F1" w14:textId="77777777" w:rsidR="005D4312" w:rsidRDefault="005D4312"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00" w:author="Colleen Reid" w:date="2020-05-24T21:04:00Z" w:initials="CR">
    <w:p w14:paraId="2D1048F3" w14:textId="7FF7B533" w:rsidR="005D4312" w:rsidRDefault="005D4312">
      <w:pPr>
        <w:pStyle w:val="CommentText"/>
      </w:pPr>
      <w:r>
        <w:rPr>
          <w:rStyle w:val="CommentReference"/>
        </w:rPr>
        <w:annotationRef/>
      </w:r>
      <w:proofErr w:type="gramStart"/>
      <w:r>
        <w:t>Let’s</w:t>
      </w:r>
      <w:proofErr w:type="gramEnd"/>
      <w:r>
        <w:t xml:space="preserve"> talk about this a bit more in one of our meetings. </w:t>
      </w:r>
    </w:p>
  </w:comment>
  <w:comment w:id="103" w:author="Colleen Reid" w:date="2020-06-18T14:27:00Z" w:initials="CR">
    <w:p w14:paraId="59800961" w14:textId="4AF80436" w:rsidR="005D4312" w:rsidRDefault="005D4312">
      <w:pPr>
        <w:pStyle w:val="CommentText"/>
      </w:pPr>
      <w:r>
        <w:rPr>
          <w:rStyle w:val="CommentReference"/>
        </w:rPr>
        <w:annotationRef/>
      </w:r>
      <w:r>
        <w:t xml:space="preserve">Need to add this in. And the imputation of missing data. </w:t>
      </w:r>
    </w:p>
  </w:comment>
  <w:comment w:id="104" w:author="Colleen Reid" w:date="2020-06-18T10:13:00Z" w:initials="CR">
    <w:p w14:paraId="39AE2D4A" w14:textId="56C7D135" w:rsidR="005D4312" w:rsidRDefault="005D4312">
      <w:pPr>
        <w:pStyle w:val="CommentText"/>
      </w:pPr>
      <w:r>
        <w:rPr>
          <w:rStyle w:val="CommentReference"/>
        </w:rPr>
        <w:annotationRef/>
      </w:r>
      <w:r>
        <w:t xml:space="preserve">Ellen, could you take the first stab at this? </w:t>
      </w:r>
    </w:p>
  </w:comment>
  <w:comment w:id="105" w:author="Colleen Reid" w:date="2020-06-18T10:14:00Z" w:initials="CR">
    <w:p w14:paraId="4AB1C25C" w14:textId="0AC5E1B5" w:rsidR="005D4312" w:rsidRDefault="005D4312">
      <w:pPr>
        <w:pStyle w:val="CommentText"/>
      </w:pPr>
      <w:r>
        <w:rPr>
          <w:rStyle w:val="CommentReference"/>
        </w:rPr>
        <w:annotationRef/>
      </w:r>
      <w:r>
        <w:t xml:space="preserve">I can write this section if I have the figures that have been created – please direct me to where they are. As I write this, I will figure out what is missing/needed. </w:t>
      </w:r>
    </w:p>
  </w:comment>
  <w:comment w:id="106" w:author="Melissa Maestas" w:date="2020-05-07T19:26:00Z" w:initials="MMM">
    <w:p w14:paraId="7A184669" w14:textId="02A91156" w:rsidR="005D4312" w:rsidRDefault="005D4312">
      <w:pPr>
        <w:pStyle w:val="CommentText"/>
      </w:pPr>
      <w:r>
        <w:rPr>
          <w:rStyle w:val="CommentReference"/>
        </w:rPr>
        <w:annotationRef/>
      </w:r>
      <w:r>
        <w:t xml:space="preserve">Suggestion: consider replacing this table with a series of box plots next to each other, one for each year. </w:t>
      </w:r>
    </w:p>
  </w:comment>
  <w:comment w:id="107" w:author="Colleen Reid" w:date="2020-05-24T21:05:00Z" w:initials="CR">
    <w:p w14:paraId="0A7C3046" w14:textId="086E9526" w:rsidR="005D4312" w:rsidRDefault="005D4312">
      <w:pPr>
        <w:pStyle w:val="CommentText"/>
      </w:pPr>
      <w:r>
        <w:rPr>
          <w:rStyle w:val="CommentReference"/>
        </w:rPr>
        <w:annotationRef/>
      </w:r>
      <w:r>
        <w:t xml:space="preserve">I think we will drop this table altogether, but good idea. </w:t>
      </w:r>
    </w:p>
  </w:comment>
  <w:comment w:id="109" w:author="Melissa Maestas" w:date="2020-05-07T19:28:00Z" w:initials="MMM">
    <w:p w14:paraId="2B0AB88E" w14:textId="30E8D9F9" w:rsidR="005D4312" w:rsidRDefault="005D4312">
      <w:pPr>
        <w:pStyle w:val="CommentText"/>
      </w:pPr>
      <w:r>
        <w:rPr>
          <w:rStyle w:val="CommentReference"/>
        </w:rPr>
        <w:annotationRef/>
      </w:r>
      <w:r>
        <w:t>Suggest using box plots instead</w:t>
      </w:r>
    </w:p>
  </w:comment>
  <w:comment w:id="110" w:author="Melissa Maestas" w:date="2020-05-07T19:28:00Z" w:initials="MMM">
    <w:p w14:paraId="5F3E56F3" w14:textId="0B41616D" w:rsidR="005D4312" w:rsidRDefault="005D4312">
      <w:pPr>
        <w:pStyle w:val="CommentText"/>
      </w:pPr>
      <w:r>
        <w:rPr>
          <w:rStyle w:val="CommentReference"/>
        </w:rPr>
        <w:annotationRef/>
      </w:r>
      <w:r>
        <w:t>Suggest using box plots instead</w:t>
      </w:r>
    </w:p>
  </w:comment>
  <w:comment w:id="108" w:author="Colleen Reid" w:date="2020-06-18T14:24:00Z" w:initials="CR">
    <w:p w14:paraId="56684783" w14:textId="2DBBA1A4" w:rsidR="005D4312" w:rsidRDefault="005D4312">
      <w:pPr>
        <w:pStyle w:val="CommentText"/>
      </w:pPr>
      <w:r>
        <w:rPr>
          <w:rStyle w:val="CommentReference"/>
        </w:rPr>
        <w:annotationRef/>
      </w:r>
      <w:r>
        <w:t>Move to supplemental because this is the training data</w:t>
      </w:r>
    </w:p>
  </w:comment>
  <w:comment w:id="111" w:author="Colleen Reid" w:date="2020-05-02T15:54:00Z" w:initials="CR">
    <w:p w14:paraId="03085EE7" w14:textId="0760334E" w:rsidR="005D4312" w:rsidRDefault="005D4312">
      <w:pPr>
        <w:pStyle w:val="CommentText"/>
      </w:pPr>
      <w:r>
        <w:rPr>
          <w:rStyle w:val="CommentReference"/>
        </w:rPr>
        <w:annotationRef/>
      </w:r>
      <w:r>
        <w:t xml:space="preserve">This may be repetitive of previous statements. Instead, I suggest we remove this statement and put the years in the tables. </w:t>
      </w:r>
    </w:p>
  </w:comment>
  <w:comment w:id="112" w:author="Colleen Reid" w:date="2020-05-02T16:01:00Z" w:initials="CR">
    <w:p w14:paraId="43DF9759" w14:textId="7811EAD9" w:rsidR="005D4312" w:rsidRDefault="005D4312">
      <w:pPr>
        <w:pStyle w:val="CommentText"/>
      </w:pPr>
      <w:r>
        <w:rPr>
          <w:rStyle w:val="CommentReference"/>
        </w:rPr>
        <w:annotationRef/>
      </w:r>
      <w:r>
        <w:t xml:space="preserve">Ellen, I put this in and would like your eyes on it. </w:t>
      </w:r>
    </w:p>
  </w:comment>
  <w:comment w:id="113" w:author="Ellen Considine" w:date="2020-04-29T10:51:00Z" w:initials="EC">
    <w:p w14:paraId="48A5D93F" w14:textId="77777777" w:rsidR="005D4312" w:rsidRDefault="005D4312" w:rsidP="00A75088">
      <w:pPr>
        <w:pStyle w:val="CommentText"/>
      </w:pPr>
      <w:r>
        <w:rPr>
          <w:rStyle w:val="CommentReference"/>
        </w:rPr>
        <w:annotationRef/>
      </w:r>
      <w:r>
        <w:t>I think of this being synonymous to models performing better in the middle of their training data?</w:t>
      </w:r>
    </w:p>
  </w:comment>
  <w:comment w:id="114" w:author="Colleen Reid" w:date="2020-05-02T16:11:00Z" w:initials="CR">
    <w:p w14:paraId="66E1009B" w14:textId="382DEC41" w:rsidR="005D4312" w:rsidRDefault="005D4312">
      <w:pPr>
        <w:pStyle w:val="CommentText"/>
      </w:pPr>
      <w:r>
        <w:rPr>
          <w:rStyle w:val="CommentReference"/>
        </w:rPr>
        <w:annotationRef/>
      </w:r>
      <w:r>
        <w:t xml:space="preserve">Yes, so do I. </w:t>
      </w:r>
    </w:p>
  </w:comment>
  <w:comment w:id="115" w:author="Colleen Reid" w:date="2020-05-24T21:06:00Z" w:initials="CR">
    <w:p w14:paraId="03C683A5" w14:textId="37597A5E" w:rsidR="005D4312" w:rsidRDefault="005D4312">
      <w:pPr>
        <w:pStyle w:val="CommentText"/>
      </w:pPr>
      <w:r>
        <w:rPr>
          <w:rStyle w:val="CommentReference"/>
        </w:rPr>
        <w:annotationRef/>
      </w:r>
      <w:r>
        <w:t>Should we cut it?</w:t>
      </w:r>
    </w:p>
  </w:comment>
  <w:comment w:id="116" w:author="Colleen Reid" w:date="2020-05-02T16:18:00Z" w:initials="CR">
    <w:p w14:paraId="17C5197A" w14:textId="602AC650" w:rsidR="005D4312" w:rsidRDefault="005D4312">
      <w:pPr>
        <w:pStyle w:val="CommentText"/>
      </w:pPr>
      <w:r>
        <w:rPr>
          <w:rStyle w:val="CommentReference"/>
        </w:rPr>
        <w:annotationRef/>
      </w:r>
      <w:r>
        <w:t xml:space="preserve">Also, Ellen, could you put in the plots of the full model that is going to look amazing. </w:t>
      </w:r>
    </w:p>
  </w:comment>
  <w:comment w:id="117" w:author="Ellen Considine" w:date="2020-04-29T11:02:00Z" w:initials="EC">
    <w:p w14:paraId="1D8C29C5" w14:textId="77777777" w:rsidR="005D4312" w:rsidRDefault="005D4312" w:rsidP="00A75088">
      <w:pPr>
        <w:pStyle w:val="CommentText"/>
      </w:pPr>
      <w:r>
        <w:rPr>
          <w:rStyle w:val="CommentReference"/>
        </w:rPr>
        <w:annotationRef/>
      </w:r>
      <w:r>
        <w:t>Should we group these or keep them separate?</w:t>
      </w:r>
    </w:p>
  </w:comment>
  <w:comment w:id="118" w:author="Colleen Reid" w:date="2020-05-02T16:19:00Z" w:initials="CR">
    <w:p w14:paraId="6406DBC1" w14:textId="6D2442C8" w:rsidR="005D4312" w:rsidRDefault="005D4312">
      <w:pPr>
        <w:pStyle w:val="CommentText"/>
      </w:pPr>
      <w:r>
        <w:rPr>
          <w:rStyle w:val="CommentReference"/>
        </w:rPr>
        <w:annotationRef/>
      </w:r>
      <w:r>
        <w:t xml:space="preserve">Group them into one table. </w:t>
      </w:r>
    </w:p>
  </w:comment>
  <w:comment w:id="119" w:author="Colleen Reid" w:date="2020-05-02T16:20:00Z" w:initials="CR">
    <w:p w14:paraId="5B522DF3" w14:textId="169A3C98" w:rsidR="005D4312" w:rsidRDefault="005D4312">
      <w:pPr>
        <w:pStyle w:val="CommentText"/>
      </w:pPr>
      <w:r>
        <w:rPr>
          <w:rStyle w:val="CommentReference"/>
        </w:rPr>
        <w:annotationRef/>
      </w:r>
      <w:r>
        <w:t xml:space="preserve">I am not sure that this is necessary. </w:t>
      </w:r>
    </w:p>
  </w:comment>
  <w:comment w:id="120" w:author="Colleen Reid" w:date="2020-06-18T11:06:00Z" w:initials="CR">
    <w:p w14:paraId="1BFA0874" w14:textId="493EC8DD" w:rsidR="005D4312" w:rsidRDefault="005D4312">
      <w:pPr>
        <w:pStyle w:val="CommentText"/>
      </w:pPr>
      <w:r>
        <w:rPr>
          <w:rStyle w:val="CommentReference"/>
        </w:rPr>
        <w:annotationRef/>
      </w:r>
      <w:r>
        <w:t xml:space="preserve">Ellen, since you have put together </w:t>
      </w:r>
      <w:proofErr w:type="gramStart"/>
      <w:r>
        <w:t>all of</w:t>
      </w:r>
      <w:proofErr w:type="gramEnd"/>
      <w:r>
        <w:t xml:space="preserve"> the files and codes for sharing, could you put a first thing together here? I can then do editing. I think this will be like the “READ ME” file for our files. </w:t>
      </w:r>
    </w:p>
  </w:comment>
  <w:comment w:id="121" w:author="Colleen Reid" w:date="2020-06-18T11:07:00Z" w:initials="CR">
    <w:p w14:paraId="08AC993C" w14:textId="7CEE1EC9" w:rsidR="005D4312" w:rsidRDefault="005D4312">
      <w:pPr>
        <w:pStyle w:val="CommentText"/>
      </w:pPr>
      <w:r>
        <w:rPr>
          <w:rStyle w:val="CommentReference"/>
        </w:rPr>
        <w:annotationRef/>
      </w:r>
      <w:r>
        <w:t xml:space="preserve">And this. </w:t>
      </w:r>
    </w:p>
  </w:comment>
  <w:comment w:id="122" w:author="Colleen Reid" w:date="2020-05-02T14:03:00Z" w:initials="CR">
    <w:p w14:paraId="1836F8DF" w14:textId="79D5A93C" w:rsidR="005D4312" w:rsidRDefault="005D4312">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64116" w15:done="0"/>
  <w15:commentEx w15:paraId="07DA7B7A" w15:done="0"/>
  <w15:commentEx w15:paraId="5ED43B25" w15:done="0"/>
  <w15:commentEx w15:paraId="1E283FBE" w15:done="0"/>
  <w15:commentEx w15:paraId="7476F433"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64057BC1" w15:done="0"/>
  <w15:commentEx w15:paraId="6E78DE0C" w15:done="0"/>
  <w15:commentEx w15:paraId="2B2ADDCE" w15:paraIdParent="6E78DE0C" w15:done="0"/>
  <w15:commentEx w15:paraId="394ED2C9" w15:done="0"/>
  <w15:commentEx w15:paraId="4BBC0B9B" w15:done="0"/>
  <w15:commentEx w15:paraId="4345F7C6" w15:paraIdParent="4BBC0B9B" w15:done="0"/>
  <w15:commentEx w15:paraId="589CC493" w15:done="0"/>
  <w15:commentEx w15:paraId="3C4093F1" w15:done="0"/>
  <w15:commentEx w15:paraId="2D1048F3" w15:paraIdParent="3C4093F1" w15:done="0"/>
  <w15:commentEx w15:paraId="59800961" w15:done="0"/>
  <w15:commentEx w15:paraId="39AE2D4A" w15:done="0"/>
  <w15:commentEx w15:paraId="4AB1C25C" w15:done="0"/>
  <w15:commentEx w15:paraId="7A184669" w15:done="0"/>
  <w15:commentEx w15:paraId="0A7C3046" w15:paraIdParent="7A184669" w15:done="0"/>
  <w15:commentEx w15:paraId="2B0AB88E" w15:done="0"/>
  <w15:commentEx w15:paraId="5F3E56F3" w15:done="0"/>
  <w15:commentEx w15:paraId="56684783" w15:done="0"/>
  <w15:commentEx w15:paraId="03085EE7" w15:done="0"/>
  <w15:commentEx w15:paraId="43DF9759" w15:done="0"/>
  <w15:commentEx w15:paraId="48A5D93F" w15:done="0"/>
  <w15:commentEx w15:paraId="66E1009B" w15:paraIdParent="48A5D93F" w15:done="0"/>
  <w15:commentEx w15:paraId="03C683A5" w15:paraIdParent="48A5D93F" w15:done="0"/>
  <w15:commentEx w15:paraId="17C5197A" w15:done="0"/>
  <w15:commentEx w15:paraId="1D8C29C5" w15:done="0"/>
  <w15:commentEx w15:paraId="6406DBC1" w15:paraIdParent="1D8C29C5" w15:done="0"/>
  <w15:commentEx w15:paraId="5B522DF3" w15:done="0"/>
  <w15:commentEx w15:paraId="1BFA0874" w15:done="0"/>
  <w15:commentEx w15:paraId="08AC993C" w15:done="0"/>
  <w15:commentEx w15:paraId="1836F8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8EE" w16cex:dateUtc="2020-06-18T15:57:00Z"/>
  <w16cex:commentExtensible w16cex:durableId="2295BB7F" w16cex:dateUtc="2020-06-18T16:07:00Z"/>
  <w16cex:commentExtensible w16cex:durableId="2295BB8D" w16cex:dateUtc="2020-06-18T16:08:00Z"/>
  <w16cex:commentExtensible w16cex:durableId="22755D08" w16cex:dateUtc="2020-05-25T02:52:00Z"/>
  <w16cex:commentExtensible w16cex:durableId="2295BC67" w16cex:dateUtc="2020-06-18T16:11:00Z"/>
  <w16cex:commentExtensible w16cex:durableId="22755FA2" w16cex:dateUtc="2020-05-25T03:03:00Z"/>
  <w16cex:commentExtensible w16cex:durableId="2295BC94" w16cex:dateUtc="2020-06-18T16:12:00Z"/>
  <w16cex:commentExtensible w16cex:durableId="22755FF1" w16cex:dateUtc="2020-05-25T03:04:00Z"/>
  <w16cex:commentExtensible w16cex:durableId="2295F836" w16cex:dateUtc="2020-06-18T20:27:00Z"/>
  <w16cex:commentExtensible w16cex:durableId="2295BCCB" w16cex:dateUtc="2020-06-18T16:13:00Z"/>
  <w16cex:commentExtensible w16cex:durableId="2295BCE8" w16cex:dateUtc="2020-06-18T16:14:00Z"/>
  <w16cex:commentExtensible w16cex:durableId="2275600F" w16cex:dateUtc="2020-05-25T03:05:00Z"/>
  <w16cex:commentExtensible w16cex:durableId="2295F7B4" w16cex:dateUtc="2020-06-18T20:24:00Z"/>
  <w16cex:commentExtensible w16cex:durableId="2275605D" w16cex:dateUtc="2020-05-25T03:06:00Z"/>
  <w16cex:commentExtensible w16cex:durableId="2295C936" w16cex:dateUtc="2020-06-18T17:06:00Z"/>
  <w16cex:commentExtensible w16cex:durableId="2295C985" w16cex:dateUtc="2020-06-18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64116" w16cid:durableId="22581C7C"/>
  <w16cid:commentId w16cid:paraId="07DA7B7A" w16cid:durableId="2257EDA8"/>
  <w16cid:commentId w16cid:paraId="5ED43B25" w16cid:durableId="2295B8EE"/>
  <w16cid:commentId w16cid:paraId="1E283FBE" w16cid:durableId="2295BB7F"/>
  <w16cid:commentId w16cid:paraId="7476F433" w16cid:durableId="2295BB8D"/>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64057BC1" w16cid:durableId="225D9504"/>
  <w16cid:commentId w16cid:paraId="6E78DE0C" w16cid:durableId="2253CE13"/>
  <w16cid:commentId w16cid:paraId="2B2ADDCE" w16cid:durableId="22755D08"/>
  <w16cid:commentId w16cid:paraId="394ED2C9" w16cid:durableId="2295BC67"/>
  <w16cid:commentId w16cid:paraId="4BBC0B9B" w16cid:durableId="225EDD2F"/>
  <w16cid:commentId w16cid:paraId="4345F7C6" w16cid:durableId="22755FA2"/>
  <w16cid:commentId w16cid:paraId="589CC493" w16cid:durableId="2295BC94"/>
  <w16cid:commentId w16cid:paraId="3C4093F1" w16cid:durableId="224DCC1A"/>
  <w16cid:commentId w16cid:paraId="2D1048F3" w16cid:durableId="22755FF1"/>
  <w16cid:commentId w16cid:paraId="59800961" w16cid:durableId="2295F836"/>
  <w16cid:commentId w16cid:paraId="39AE2D4A" w16cid:durableId="2295BCCB"/>
  <w16cid:commentId w16cid:paraId="4AB1C25C" w16cid:durableId="2295BCE8"/>
  <w16cid:commentId w16cid:paraId="7A184669" w16cid:durableId="225EDF79"/>
  <w16cid:commentId w16cid:paraId="0A7C3046" w16cid:durableId="2275600F"/>
  <w16cid:commentId w16cid:paraId="2B0AB88E" w16cid:durableId="225EDFCB"/>
  <w16cid:commentId w16cid:paraId="5F3E56F3" w16cid:durableId="225EDFD3"/>
  <w16cid:commentId w16cid:paraId="56684783" w16cid:durableId="2295F7B4"/>
  <w16cid:commentId w16cid:paraId="03085EE7" w16cid:durableId="22581626"/>
  <w16cid:commentId w16cid:paraId="43DF9759" w16cid:durableId="225817E7"/>
  <w16cid:commentId w16cid:paraId="48A5D93F" w16cid:durableId="2253DAB5"/>
  <w16cid:commentId w16cid:paraId="66E1009B" w16cid:durableId="22581A3E"/>
  <w16cid:commentId w16cid:paraId="03C683A5" w16cid:durableId="2275605D"/>
  <w16cid:commentId w16cid:paraId="17C5197A" w16cid:durableId="22581BDB"/>
  <w16cid:commentId w16cid:paraId="1D8C29C5" w16cid:durableId="2253DD42"/>
  <w16cid:commentId w16cid:paraId="6406DBC1" w16cid:durableId="22581BF5"/>
  <w16cid:commentId w16cid:paraId="5B522DF3" w16cid:durableId="22581C49"/>
  <w16cid:commentId w16cid:paraId="1BFA0874" w16cid:durableId="2295C936"/>
  <w16cid:commentId w16cid:paraId="08AC993C" w16cid:durableId="2295C985"/>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8AFCFA" w14:textId="77777777" w:rsidR="00776DCA" w:rsidRDefault="00776DCA" w:rsidP="007D356C">
      <w:r>
        <w:separator/>
      </w:r>
    </w:p>
  </w:endnote>
  <w:endnote w:type="continuationSeparator" w:id="0">
    <w:p w14:paraId="439C6911" w14:textId="77777777" w:rsidR="00776DCA" w:rsidRDefault="00776DCA"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0909"/>
      <w:docPartObj>
        <w:docPartGallery w:val="Page Numbers (Bottom of Page)"/>
        <w:docPartUnique/>
      </w:docPartObj>
    </w:sdtPr>
    <w:sdtEndPr>
      <w:rPr>
        <w:noProof/>
      </w:rPr>
    </w:sdtEndPr>
    <w:sdtContent>
      <w:p w14:paraId="3F03652B" w14:textId="2566E211" w:rsidR="005D4312" w:rsidRDefault="005D4312">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5D4312" w:rsidRDefault="005D4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3DFB75" w14:textId="77777777" w:rsidR="00776DCA" w:rsidRDefault="00776DCA" w:rsidP="007D356C">
      <w:r>
        <w:separator/>
      </w:r>
    </w:p>
  </w:footnote>
  <w:footnote w:type="continuationSeparator" w:id="0">
    <w:p w14:paraId="6FF164F4" w14:textId="77777777" w:rsidR="00776DCA" w:rsidRDefault="00776DCA"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EAE"/>
    <w:rsid w:val="0022668B"/>
    <w:rsid w:val="00230020"/>
    <w:rsid w:val="00235421"/>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D1E40"/>
    <w:rsid w:val="003E0FDC"/>
    <w:rsid w:val="003F030F"/>
    <w:rsid w:val="003F6543"/>
    <w:rsid w:val="0040363D"/>
    <w:rsid w:val="00422717"/>
    <w:rsid w:val="00425027"/>
    <w:rsid w:val="004356F6"/>
    <w:rsid w:val="00435E7A"/>
    <w:rsid w:val="004370D9"/>
    <w:rsid w:val="00467ECA"/>
    <w:rsid w:val="0047374C"/>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1B16"/>
    <w:rsid w:val="00584A60"/>
    <w:rsid w:val="005938A2"/>
    <w:rsid w:val="005B0EA9"/>
    <w:rsid w:val="005D0A2A"/>
    <w:rsid w:val="005D4312"/>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0696"/>
    <w:rsid w:val="006C2EB6"/>
    <w:rsid w:val="006C4B68"/>
    <w:rsid w:val="006D2C30"/>
    <w:rsid w:val="006E2347"/>
    <w:rsid w:val="006E6B46"/>
    <w:rsid w:val="006F5237"/>
    <w:rsid w:val="006F5378"/>
    <w:rsid w:val="00706836"/>
    <w:rsid w:val="0072691E"/>
    <w:rsid w:val="00730A5D"/>
    <w:rsid w:val="00733785"/>
    <w:rsid w:val="00737BFF"/>
    <w:rsid w:val="00742A20"/>
    <w:rsid w:val="00761FF4"/>
    <w:rsid w:val="007646AB"/>
    <w:rsid w:val="0076544C"/>
    <w:rsid w:val="00776DCA"/>
    <w:rsid w:val="007879D9"/>
    <w:rsid w:val="007A423E"/>
    <w:rsid w:val="007C5057"/>
    <w:rsid w:val="007D356C"/>
    <w:rsid w:val="007F17E1"/>
    <w:rsid w:val="007F1AE9"/>
    <w:rsid w:val="007F29EB"/>
    <w:rsid w:val="00803EF0"/>
    <w:rsid w:val="008051F3"/>
    <w:rsid w:val="00805AB9"/>
    <w:rsid w:val="008144EA"/>
    <w:rsid w:val="00822B1F"/>
    <w:rsid w:val="00823018"/>
    <w:rsid w:val="0082324F"/>
    <w:rsid w:val="00840A62"/>
    <w:rsid w:val="008542B7"/>
    <w:rsid w:val="008551AE"/>
    <w:rsid w:val="0085667F"/>
    <w:rsid w:val="008620FF"/>
    <w:rsid w:val="008B68D8"/>
    <w:rsid w:val="008C064C"/>
    <w:rsid w:val="008D66F2"/>
    <w:rsid w:val="008E59C7"/>
    <w:rsid w:val="00921650"/>
    <w:rsid w:val="0092347A"/>
    <w:rsid w:val="00930B09"/>
    <w:rsid w:val="0093677E"/>
    <w:rsid w:val="00937C05"/>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50262"/>
    <w:rsid w:val="00A50C28"/>
    <w:rsid w:val="00A54CC9"/>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D4869"/>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11EA"/>
    <w:rsid w:val="00DF602F"/>
    <w:rsid w:val="00E07AE3"/>
    <w:rsid w:val="00E2089F"/>
    <w:rsid w:val="00E255C0"/>
    <w:rsid w:val="00E35D7C"/>
    <w:rsid w:val="00E362DA"/>
    <w:rsid w:val="00E40B20"/>
    <w:rsid w:val="00E45530"/>
    <w:rsid w:val="00E53A56"/>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 w:type="paragraph" w:styleId="Revision">
    <w:name w:val="Revision"/>
    <w:hidden/>
    <w:uiPriority w:val="99"/>
    <w:semiHidden/>
    <w:rsid w:val="008551AE"/>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identifiers.org/ncbi/insdc:PKMF00000000"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identifiers.org/ncbi/insdc.sra:SRP12162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ature.com/sdata/policies/editorial-and-publishing-policies" TargetMode="External"/><Relationship Id="rId29" Type="http://schemas.openxmlformats.org/officeDocument/2006/relationships/hyperlink" Target="https://www.nature.com/sdata/policies/repositor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6084/m9.figshare.c.4064768.v3"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nature.com/sdata/publish/submission-guidelines" TargetMode="External"/><Relationship Id="rId23" Type="http://schemas.openxmlformats.org/officeDocument/2006/relationships/hyperlink" Target="https://identifiers.org/" TargetMode="External"/><Relationship Id="rId28" Type="http://schemas.openxmlformats.org/officeDocument/2006/relationships/hyperlink" Target="http://www.nature.com/sdata/policies/repositories"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www.nature.com/articles/sdata2018259" TargetMode="External"/><Relationship Id="rId27" Type="http://schemas.openxmlformats.org/officeDocument/2006/relationships/hyperlink" Target="http://trace.ddbj.nig.ac.jp/DRASearch/submission?acc=DRA004814" TargetMode="External"/><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DA33C-C5D9-4D37-9E54-F49D9D02A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24</Pages>
  <Words>26971</Words>
  <Characters>153739</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8035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Colleen Reid</cp:lastModifiedBy>
  <cp:revision>6</cp:revision>
  <dcterms:created xsi:type="dcterms:W3CDTF">2020-06-18T15:54:00Z</dcterms:created>
  <dcterms:modified xsi:type="dcterms:W3CDTF">2020-06-2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AbO5U7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